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69C53" w14:textId="77777777" w:rsidR="0005257D" w:rsidRDefault="0005257D" w:rsidP="0005257D">
      <w:pPr>
        <w:autoSpaceDE w:val="0"/>
        <w:autoSpaceDN w:val="0"/>
        <w:adjustRightInd w:val="0"/>
        <w:spacing w:after="0" w:line="240" w:lineRule="auto"/>
        <w:rPr>
          <w:rFonts w:ascii="Calibri" w:hAnsi="Calibri" w:cs="Calibri"/>
          <w:sz w:val="24"/>
          <w:szCs w:val="24"/>
        </w:rPr>
      </w:pPr>
      <w:r>
        <w:rPr>
          <w:rFonts w:ascii="Calibri" w:hAnsi="Calibri" w:cs="Calibri"/>
          <w:sz w:val="24"/>
          <w:szCs w:val="24"/>
        </w:rPr>
        <w:t>I assembled five size-based indices in the</w:t>
      </w:r>
    </w:p>
    <w:p w14:paraId="7E5801AD" w14:textId="77777777" w:rsidR="0005257D" w:rsidRDefault="0005257D" w:rsidP="0005257D">
      <w:pPr>
        <w:autoSpaceDE w:val="0"/>
        <w:autoSpaceDN w:val="0"/>
        <w:adjustRightInd w:val="0"/>
        <w:spacing w:after="0" w:line="240" w:lineRule="auto"/>
        <w:rPr>
          <w:rFonts w:ascii="Calibri" w:hAnsi="Calibri" w:cs="Calibri"/>
          <w:sz w:val="24"/>
          <w:szCs w:val="24"/>
        </w:rPr>
      </w:pPr>
      <w:r>
        <w:rPr>
          <w:rFonts w:ascii="Calibri" w:hAnsi="Calibri" w:cs="Calibri"/>
          <w:sz w:val="24"/>
          <w:szCs w:val="24"/>
        </w:rPr>
        <w:t>upper mixed layer (&lt;30 m from the surface) from 39 deployments of an Optical</w:t>
      </w:r>
    </w:p>
    <w:p w14:paraId="61B4B253" w14:textId="77777777" w:rsidR="00FE3D24" w:rsidRDefault="0005257D" w:rsidP="00FE3D24">
      <w:pPr>
        <w:autoSpaceDE w:val="0"/>
        <w:autoSpaceDN w:val="0"/>
        <w:adjustRightInd w:val="0"/>
        <w:spacing w:after="0" w:line="240" w:lineRule="auto"/>
        <w:rPr>
          <w:rFonts w:ascii="Calibri" w:hAnsi="Calibri" w:cs="Calibri"/>
          <w:sz w:val="24"/>
          <w:szCs w:val="24"/>
        </w:rPr>
      </w:pPr>
      <w:r>
        <w:rPr>
          <w:rFonts w:ascii="Calibri" w:hAnsi="Calibri" w:cs="Calibri"/>
          <w:sz w:val="24"/>
          <w:szCs w:val="24"/>
        </w:rPr>
        <w:t>Plankton Counter</w:t>
      </w:r>
      <w:r w:rsidR="00FE3D24">
        <w:rPr>
          <w:rFonts w:ascii="Calibri" w:hAnsi="Calibri" w:cs="Calibri"/>
          <w:sz w:val="24"/>
          <w:szCs w:val="24"/>
        </w:rPr>
        <w:t>. Each deployment (Fig. 2.1)</w:t>
      </w:r>
    </w:p>
    <w:p w14:paraId="6C29F27E" w14:textId="77777777" w:rsidR="00FE3D24" w:rsidRDefault="00FE3D24" w:rsidP="00FE3D24">
      <w:pPr>
        <w:autoSpaceDE w:val="0"/>
        <w:autoSpaceDN w:val="0"/>
        <w:adjustRightInd w:val="0"/>
        <w:spacing w:after="0" w:line="240" w:lineRule="auto"/>
        <w:rPr>
          <w:rFonts w:ascii="Calibri" w:hAnsi="Calibri" w:cs="Calibri"/>
          <w:sz w:val="24"/>
          <w:szCs w:val="24"/>
        </w:rPr>
      </w:pPr>
      <w:r>
        <w:rPr>
          <w:rFonts w:ascii="Calibri" w:hAnsi="Calibri" w:cs="Calibri"/>
          <w:sz w:val="24"/>
          <w:szCs w:val="24"/>
        </w:rPr>
        <w:t xml:space="preserve">consisted of </w:t>
      </w:r>
      <w:proofErr w:type="gramStart"/>
      <w:r>
        <w:rPr>
          <w:rFonts w:ascii="Calibri" w:hAnsi="Calibri" w:cs="Calibri"/>
          <w:sz w:val="24"/>
          <w:szCs w:val="24"/>
        </w:rPr>
        <w:t>a number of</w:t>
      </w:r>
      <w:proofErr w:type="gramEnd"/>
      <w:r>
        <w:rPr>
          <w:rFonts w:ascii="Calibri" w:hAnsi="Calibri" w:cs="Calibri"/>
          <w:sz w:val="24"/>
          <w:szCs w:val="24"/>
        </w:rPr>
        <w:t xml:space="preserve"> undulations between the surface and 120 m (</w:t>
      </w:r>
      <w:proofErr w:type="spellStart"/>
      <w:r>
        <w:rPr>
          <w:rFonts w:ascii="Calibri" w:hAnsi="Calibri" w:cs="Calibri"/>
          <w:sz w:val="24"/>
          <w:szCs w:val="24"/>
        </w:rPr>
        <w:t>SeaSoar</w:t>
      </w:r>
      <w:proofErr w:type="spellEnd"/>
      <w:r>
        <w:rPr>
          <w:rFonts w:ascii="Calibri" w:hAnsi="Calibri" w:cs="Calibri"/>
          <w:sz w:val="24"/>
          <w:szCs w:val="24"/>
        </w:rPr>
        <w:t>) or</w:t>
      </w:r>
    </w:p>
    <w:p w14:paraId="7EC2891F" w14:textId="1932950F" w:rsidR="00FE3D24" w:rsidRPr="00FE3D24" w:rsidRDefault="00FE3D24" w:rsidP="00FE3D24">
      <w:pPr>
        <w:autoSpaceDE w:val="0"/>
        <w:autoSpaceDN w:val="0"/>
        <w:adjustRightInd w:val="0"/>
        <w:spacing w:after="0" w:line="240" w:lineRule="auto"/>
        <w:rPr>
          <w:rFonts w:ascii="Calibri" w:hAnsi="Calibri" w:cs="Calibri"/>
          <w:sz w:val="24"/>
          <w:szCs w:val="24"/>
        </w:rPr>
      </w:pPr>
      <w:r>
        <w:rPr>
          <w:rFonts w:ascii="Calibri" w:hAnsi="Calibri" w:cs="Calibri"/>
          <w:sz w:val="24"/>
          <w:szCs w:val="24"/>
        </w:rPr>
        <w:t>200 m (Triaxus).</w:t>
      </w:r>
      <w:r w:rsidRPr="00FE3D24">
        <w:t xml:space="preserve"> </w:t>
      </w:r>
      <w:r w:rsidRPr="00FE3D24">
        <w:rPr>
          <w:rFonts w:ascii="Calibri" w:hAnsi="Calibri" w:cs="Calibri"/>
          <w:sz w:val="24"/>
          <w:szCs w:val="24"/>
        </w:rPr>
        <w:t>In this analysis, only the 5- 30 m</w:t>
      </w:r>
      <w:r>
        <w:rPr>
          <w:rFonts w:ascii="Calibri" w:hAnsi="Calibri" w:cs="Calibri"/>
          <w:sz w:val="24"/>
          <w:szCs w:val="24"/>
        </w:rPr>
        <w:t xml:space="preserve"> is included. This is to ensure </w:t>
      </w:r>
      <w:r w:rsidRPr="00FE3D24">
        <w:rPr>
          <w:rFonts w:ascii="Calibri" w:hAnsi="Calibri" w:cs="Calibri"/>
          <w:sz w:val="24"/>
          <w:szCs w:val="24"/>
        </w:rPr>
        <w:t>the data analysed is within the surface mixed layer (Baird et al. 2008, 2011) and</w:t>
      </w:r>
    </w:p>
    <w:p w14:paraId="1788BB59" w14:textId="448D199F" w:rsidR="0005257D" w:rsidRDefault="00FE3D24" w:rsidP="00FE3D24">
      <w:pPr>
        <w:autoSpaceDE w:val="0"/>
        <w:autoSpaceDN w:val="0"/>
        <w:adjustRightInd w:val="0"/>
        <w:spacing w:after="0" w:line="240" w:lineRule="auto"/>
        <w:rPr>
          <w:rFonts w:ascii="Candida-Roman" w:hAnsi="Candida-Roman" w:cs="Candida-Roman"/>
          <w:color w:val="1B1C20"/>
          <w:sz w:val="19"/>
          <w:szCs w:val="19"/>
        </w:rPr>
      </w:pPr>
      <w:r w:rsidRPr="00FE3D24">
        <w:rPr>
          <w:rFonts w:ascii="Calibri" w:hAnsi="Calibri" w:cs="Calibri"/>
          <w:sz w:val="24"/>
          <w:szCs w:val="24"/>
        </w:rPr>
        <w:t>corresponds with remotely sensed observations</w:t>
      </w:r>
      <w:r w:rsidR="0005257D">
        <w:rPr>
          <w:rFonts w:ascii="Calibri" w:hAnsi="Calibri" w:cs="Calibri"/>
          <w:sz w:val="24"/>
          <w:szCs w:val="24"/>
        </w:rPr>
        <w:t xml:space="preserve"> </w:t>
      </w:r>
      <w:r>
        <w:rPr>
          <w:rFonts w:ascii="Calibri" w:hAnsi="Calibri" w:cs="Calibri"/>
          <w:sz w:val="24"/>
          <w:szCs w:val="24"/>
        </w:rPr>
        <w:fldChar w:fldCharType="begin"/>
      </w:r>
      <w:r>
        <w:rPr>
          <w:rFonts w:ascii="Calibri" w:hAnsi="Calibri" w:cs="Calibri"/>
          <w:sz w:val="24"/>
          <w:szCs w:val="24"/>
        </w:rPr>
        <w:instrText xml:space="preserve"> ADDIN EN.CITE &lt;EndNote&gt;&lt;Cite&gt;&lt;Author&gt;White&lt;/Author&gt;&lt;Year&gt;2018&lt;/Year&gt;&lt;RecNum&gt;62&lt;/RecNum&gt;&lt;DisplayText&gt;(White 2018)&lt;/DisplayText&gt;&lt;record&gt;&lt;rec-number&gt;62&lt;/rec-number&gt;&lt;foreign-keys&gt;&lt;key app="EN" db-id="rdxddr0f3fperrezrxj5tr9952w22spd092z" timestamp="1539665613"&gt;62&lt;/key&gt;&lt;/foreign-keys&gt;&lt;ref-type name="Thesis"&gt;32&lt;/ref-type&gt;&lt;contributors&gt;&lt;authors&gt;&lt;author&gt;White, Z.&lt;/author&gt;&lt;/authors&gt;&lt;/contributors&gt;&lt;titles&gt;&lt;title&gt;The spatial distribution of zooplankton production in the western Tasman Sea: A size-spectra approach&lt;/title&gt;&lt;secondary-title&gt;School of Biological, Earth and Environmental Sciences&lt;/secondary-title&gt;&lt;/titles&gt;&lt;volume&gt;Masters&lt;/volume&gt;&lt;dates&gt;&lt;year&gt;2018&lt;/year&gt;&lt;/dates&gt;&lt;pub-location&gt;Sydney, Australia&lt;/pub-location&gt;&lt;publisher&gt;University of New South Wales&lt;/publisher&gt;&lt;urls&gt;&lt;/urls&gt;&lt;/record&gt;&lt;/Cite&gt;&lt;/EndNote&gt;</w:instrText>
      </w:r>
      <w:r>
        <w:rPr>
          <w:rFonts w:ascii="Calibri" w:hAnsi="Calibri" w:cs="Calibri"/>
          <w:sz w:val="24"/>
          <w:szCs w:val="24"/>
        </w:rPr>
        <w:fldChar w:fldCharType="separate"/>
      </w:r>
      <w:r>
        <w:rPr>
          <w:rFonts w:ascii="Calibri" w:hAnsi="Calibri" w:cs="Calibri"/>
          <w:noProof/>
          <w:sz w:val="24"/>
          <w:szCs w:val="24"/>
        </w:rPr>
        <w:t>(White 2018)</w:t>
      </w:r>
      <w:r>
        <w:rPr>
          <w:rFonts w:ascii="Calibri" w:hAnsi="Calibri" w:cs="Calibri"/>
          <w:sz w:val="24"/>
          <w:szCs w:val="24"/>
        </w:rPr>
        <w:fldChar w:fldCharType="end"/>
      </w:r>
      <w:r>
        <w:rPr>
          <w:rFonts w:ascii="Calibri" w:hAnsi="Calibri" w:cs="Calibri"/>
          <w:sz w:val="24"/>
          <w:szCs w:val="24"/>
        </w:rPr>
        <w:t xml:space="preserve"> </w:t>
      </w:r>
    </w:p>
    <w:p w14:paraId="422D3133" w14:textId="77777777" w:rsidR="0005257D" w:rsidRDefault="0005257D" w:rsidP="00222B93">
      <w:pPr>
        <w:autoSpaceDE w:val="0"/>
        <w:autoSpaceDN w:val="0"/>
        <w:adjustRightInd w:val="0"/>
        <w:spacing w:after="0" w:line="240" w:lineRule="auto"/>
        <w:rPr>
          <w:rFonts w:ascii="Candida-Roman" w:hAnsi="Candida-Roman" w:cs="Candida-Roman"/>
          <w:color w:val="1B1C20"/>
          <w:sz w:val="19"/>
          <w:szCs w:val="19"/>
        </w:rPr>
      </w:pPr>
    </w:p>
    <w:p w14:paraId="5308B428" w14:textId="7387F775" w:rsidR="00222B93" w:rsidRDefault="00222B93" w:rsidP="00222B93">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During preliminary</w:t>
      </w:r>
    </w:p>
    <w:p w14:paraId="0FF4515A" w14:textId="77777777" w:rsidR="00222B93" w:rsidRDefault="00222B93" w:rsidP="00222B93">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model testing, MODIS OC3 measurements</w:t>
      </w:r>
    </w:p>
    <w:p w14:paraId="2AE1B5F9" w14:textId="77777777" w:rsidR="00222B93" w:rsidRDefault="00222B93" w:rsidP="00222B93">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were included from 2002 onwards with missing values</w:t>
      </w:r>
    </w:p>
    <w:p w14:paraId="300EE7DA" w14:textId="77777777" w:rsidR="00222B93" w:rsidRDefault="00222B93" w:rsidP="00222B93">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included as random effects and indicator factors</w:t>
      </w:r>
    </w:p>
    <w:p w14:paraId="46E15A3B" w14:textId="77777777" w:rsidR="00222B93" w:rsidRDefault="00222B93" w:rsidP="00222B93">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to prevent the model from excluding all the data</w:t>
      </w:r>
    </w:p>
    <w:p w14:paraId="493E11EE" w14:textId="3F7EFF13" w:rsidR="00222B93" w:rsidRDefault="00222B93" w:rsidP="00222B93">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 xml:space="preserve">when </w:t>
      </w:r>
      <w:proofErr w:type="spellStart"/>
      <w:r>
        <w:rPr>
          <w:rFonts w:ascii="Candida-Roman" w:hAnsi="Candida-Roman" w:cs="Candida-Roman"/>
          <w:color w:val="1B1C20"/>
          <w:sz w:val="19"/>
          <w:szCs w:val="19"/>
        </w:rPr>
        <w:t>chl</w:t>
      </w:r>
      <w:proofErr w:type="spellEnd"/>
      <w:r>
        <w:rPr>
          <w:rFonts w:ascii="Candida-Roman" w:hAnsi="Candida-Roman" w:cs="Candida-Roman"/>
          <w:color w:val="1B1C20"/>
          <w:sz w:val="19"/>
          <w:szCs w:val="19"/>
        </w:rPr>
        <w:t xml:space="preserve"> </w:t>
      </w:r>
      <w:r>
        <w:rPr>
          <w:rFonts w:ascii="ObliqueStraightPlain" w:hAnsi="ObliqueStraightPlain" w:cs="ObliqueStraightPlain"/>
          <w:i/>
          <w:iCs/>
          <w:color w:val="1B1C20"/>
          <w:sz w:val="19"/>
          <w:szCs w:val="19"/>
        </w:rPr>
        <w:t xml:space="preserve">a </w:t>
      </w:r>
      <w:r>
        <w:rPr>
          <w:rFonts w:ascii="Candida-Roman" w:hAnsi="Candida-Roman" w:cs="Candida-Roman"/>
          <w:color w:val="1B1C20"/>
          <w:sz w:val="19"/>
          <w:szCs w:val="19"/>
        </w:rPr>
        <w:t>was missing (Wood 2006).</w:t>
      </w:r>
      <w:r>
        <w:rPr>
          <w:rFonts w:ascii="Candida-Roman" w:hAnsi="Candida-Roman" w:cs="Candida-Roman"/>
          <w:color w:val="1B1C20"/>
          <w:sz w:val="19"/>
          <w:szCs w:val="19"/>
        </w:rPr>
        <w:fldChar w:fldCharType="begin">
          <w:fldData xml:space="preserve">PEVuZE5vdGU+PENpdGU+PEF1dGhvcj5MZWU8L0F1dGhvcj48WWVhcj4yMDE4PC9ZZWFyPjxSZWNO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</w:fldData>
        </w:fldChar>
      </w:r>
      <w:r>
        <w:rPr>
          <w:rFonts w:ascii="Candida-Roman" w:hAnsi="Candida-Roman" w:cs="Candida-Roman"/>
          <w:color w:val="1B1C20"/>
          <w:sz w:val="19"/>
          <w:szCs w:val="19"/>
        </w:rPr>
        <w:instrText xml:space="preserve"> ADDIN EN.CITE </w:instrText>
      </w:r>
      <w:r>
        <w:rPr>
          <w:rFonts w:ascii="Candida-Roman" w:hAnsi="Candida-Roman" w:cs="Candida-Roman"/>
          <w:color w:val="1B1C20"/>
          <w:sz w:val="19"/>
          <w:szCs w:val="19"/>
        </w:rPr>
        <w:fldChar w:fldCharType="begin">
          <w:fldData xml:space="preserve">PEVuZE5vdGU+PENpdGU+PEF1dGhvcj5MZWU8L0F1dGhvcj48WWVhcj4yMDE4PC9ZZWFyPjxSZWNO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</w:fldData>
        </w:fldChar>
      </w:r>
      <w:r>
        <w:rPr>
          <w:rFonts w:ascii="Candida-Roman" w:hAnsi="Candida-Roman" w:cs="Candida-Roman"/>
          <w:color w:val="1B1C20"/>
          <w:sz w:val="19"/>
          <w:szCs w:val="19"/>
        </w:rPr>
        <w:instrText xml:space="preserve"> ADDIN EN.CITE.DATA </w:instrText>
      </w:r>
      <w:r>
        <w:rPr>
          <w:rFonts w:ascii="Candida-Roman" w:hAnsi="Candida-Roman" w:cs="Candida-Roman"/>
          <w:color w:val="1B1C20"/>
          <w:sz w:val="19"/>
          <w:szCs w:val="19"/>
        </w:rPr>
      </w:r>
      <w:r>
        <w:rPr>
          <w:rFonts w:ascii="Candida-Roman" w:hAnsi="Candida-Roman" w:cs="Candida-Roman"/>
          <w:color w:val="1B1C20"/>
          <w:sz w:val="19"/>
          <w:szCs w:val="19"/>
        </w:rPr>
        <w:fldChar w:fldCharType="end"/>
      </w:r>
      <w:r>
        <w:rPr>
          <w:rFonts w:ascii="Candida-Roman" w:hAnsi="Candida-Roman" w:cs="Candida-Roman"/>
          <w:color w:val="1B1C20"/>
          <w:sz w:val="19"/>
          <w:szCs w:val="19"/>
        </w:rPr>
      </w:r>
      <w:r>
        <w:rPr>
          <w:rFonts w:ascii="Candida-Roman" w:hAnsi="Candida-Roman" w:cs="Candida-Roman"/>
          <w:color w:val="1B1C20"/>
          <w:sz w:val="19"/>
          <w:szCs w:val="19"/>
        </w:rPr>
        <w:fldChar w:fldCharType="separate"/>
      </w:r>
      <w:r>
        <w:rPr>
          <w:rFonts w:ascii="Candida-Roman" w:hAnsi="Candida-Roman" w:cs="Candida-Roman"/>
          <w:noProof/>
          <w:color w:val="1B1C20"/>
          <w:sz w:val="19"/>
          <w:szCs w:val="19"/>
        </w:rPr>
        <w:t>(Lee et al. 2018)</w:t>
      </w:r>
      <w:r>
        <w:rPr>
          <w:rFonts w:ascii="Candida-Roman" w:hAnsi="Candida-Roman" w:cs="Candida-Roman"/>
          <w:color w:val="1B1C20"/>
          <w:sz w:val="19"/>
          <w:szCs w:val="19"/>
        </w:rPr>
        <w:fldChar w:fldCharType="end"/>
      </w:r>
    </w:p>
    <w:p w14:paraId="33A11CBF" w14:textId="77777777" w:rsidR="00222B93" w:rsidRDefault="00222B93" w:rsidP="00300434">
      <w:pPr>
        <w:autoSpaceDE w:val="0"/>
        <w:autoSpaceDN w:val="0"/>
        <w:adjustRightInd w:val="0"/>
        <w:spacing w:after="0" w:line="240" w:lineRule="auto"/>
        <w:rPr>
          <w:rFonts w:ascii="Candida-Roman" w:hAnsi="Candida-Roman" w:cs="Candida-Roman"/>
          <w:color w:val="1B1C20"/>
          <w:sz w:val="19"/>
          <w:szCs w:val="19"/>
        </w:rPr>
      </w:pPr>
    </w:p>
    <w:p w14:paraId="69FBDD56" w14:textId="6D42B831" w:rsidR="00300434" w:rsidRDefault="00300434" w:rsidP="00300434">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between 250 and 1100 m from shore (i.e. just beyond the surf zone) within the</w:t>
      </w:r>
    </w:p>
    <w:p w14:paraId="7E672E04" w14:textId="77777777" w:rsidR="00300434" w:rsidRDefault="00300434" w:rsidP="00300434">
      <w:pPr>
        <w:autoSpaceDE w:val="0"/>
        <w:autoSpaceDN w:val="0"/>
        <w:adjustRightInd w:val="0"/>
        <w:spacing w:after="0" w:line="240" w:lineRule="auto"/>
        <w:rPr>
          <w:rFonts w:ascii="Candida-Roman" w:hAnsi="Candida-Roman" w:cs="Candida-Roman"/>
          <w:color w:val="1B1C20"/>
          <w:sz w:val="19"/>
          <w:szCs w:val="19"/>
        </w:rPr>
      </w:pPr>
      <w:r>
        <w:rPr>
          <w:rFonts w:ascii="Candida-Roman" w:hAnsi="Candida-Roman" w:cs="Candida-Roman"/>
          <w:color w:val="1B1C20"/>
          <w:sz w:val="19"/>
          <w:szCs w:val="19"/>
        </w:rPr>
        <w:t>coastal boundary layer (CBL)—a region of reduced alongshore flow—and simultaneously quantified</w:t>
      </w:r>
    </w:p>
    <w:p w14:paraId="60975207" w14:textId="2F799FEB" w:rsidR="00300434" w:rsidRDefault="00300434" w:rsidP="00300434">
      <w:r>
        <w:rPr>
          <w:rFonts w:ascii="Candida-Roman" w:hAnsi="Candida-Roman" w:cs="Candida-Roman"/>
          <w:color w:val="1B1C20"/>
          <w:sz w:val="19"/>
          <w:szCs w:val="19"/>
        </w:rPr>
        <w:t xml:space="preserve">a suite of physical factors that may influence larval distributions </w:t>
      </w:r>
      <w:r>
        <w:rPr>
          <w:rFonts w:ascii="Candida-Roman" w:hAnsi="Candida-Roman" w:cs="Candida-Roman"/>
          <w:color w:val="1B1C20"/>
          <w:sz w:val="19"/>
          <w:szCs w:val="19"/>
        </w:rPr>
        <w:fldChar w:fldCharType="begin"/>
      </w:r>
      <w:r>
        <w:rPr>
          <w:rFonts w:ascii="Candida-Roman" w:hAnsi="Candida-Roman" w:cs="Candida-Roman"/>
          <w:color w:val="1B1C20"/>
          <w:sz w:val="19"/>
          <w:szCs w:val="19"/>
        </w:rP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Pr>
          <w:rFonts w:ascii="Candida-Roman" w:hAnsi="Candida-Roman" w:cs="Candida-Roman"/>
          <w:color w:val="1B1C20"/>
          <w:sz w:val="19"/>
          <w:szCs w:val="19"/>
        </w:rPr>
        <w:fldChar w:fldCharType="separate"/>
      </w:r>
      <w:r>
        <w:rPr>
          <w:rFonts w:ascii="Candida-Roman" w:hAnsi="Candida-Roman" w:cs="Candida-Roman"/>
          <w:noProof/>
          <w:color w:val="1B1C20"/>
          <w:sz w:val="19"/>
          <w:szCs w:val="19"/>
        </w:rPr>
        <w:t>(Nickols et al. 2013)</w:t>
      </w:r>
      <w:r>
        <w:rPr>
          <w:rFonts w:ascii="Candida-Roman" w:hAnsi="Candida-Roman" w:cs="Candida-Roman"/>
          <w:color w:val="1B1C20"/>
          <w:sz w:val="19"/>
          <w:szCs w:val="19"/>
        </w:rPr>
        <w:fldChar w:fldCharType="end"/>
      </w:r>
    </w:p>
    <w:p w14:paraId="3C88870F" w14:textId="2DC55949" w:rsidR="00300434" w:rsidRDefault="00300434" w:rsidP="000373A7"/>
    <w:p w14:paraId="2C4AB0CC" w14:textId="77777777" w:rsidR="00F91A2F" w:rsidRDefault="00F91A2F" w:rsidP="00F91A2F">
      <w:pPr>
        <w:autoSpaceDE w:val="0"/>
        <w:autoSpaceDN w:val="0"/>
        <w:adjustRightInd w:val="0"/>
        <w:spacing w:after="0" w:line="240" w:lineRule="auto"/>
        <w:rPr>
          <w:rFonts w:ascii="Times-Roman" w:hAnsi="Times-Roman" w:cs="Times-Roman"/>
        </w:rPr>
      </w:pPr>
      <w:r>
        <w:rPr>
          <w:rFonts w:ascii="Times-Roman" w:hAnsi="Times-Roman" w:cs="Times-Roman"/>
        </w:rPr>
        <w:t>Shark attacks have recently increased in NSW, resulting in fatalities, beach closures,</w:t>
      </w:r>
    </w:p>
    <w:p w14:paraId="486D4E89" w14:textId="77777777" w:rsidR="00F91A2F" w:rsidRDefault="00F91A2F" w:rsidP="00F91A2F">
      <w:pPr>
        <w:autoSpaceDE w:val="0"/>
        <w:autoSpaceDN w:val="0"/>
        <w:adjustRightInd w:val="0"/>
        <w:spacing w:after="0" w:line="240" w:lineRule="auto"/>
        <w:rPr>
          <w:rFonts w:ascii="Times-Roman" w:hAnsi="Times-Roman" w:cs="Times-Roman"/>
        </w:rPr>
      </w:pPr>
      <w:r>
        <w:rPr>
          <w:rFonts w:ascii="Times-Roman" w:hAnsi="Times-Roman" w:cs="Times-Roman"/>
        </w:rPr>
        <w:t>and tourism revenue losses. It remains unclear whether increasing shark attacks are a result of changes in shark or</w:t>
      </w:r>
    </w:p>
    <w:p w14:paraId="246AC21A" w14:textId="77777777" w:rsidR="00F91A2F" w:rsidRDefault="00F91A2F" w:rsidP="00F91A2F">
      <w:pPr>
        <w:autoSpaceDE w:val="0"/>
        <w:autoSpaceDN w:val="0"/>
        <w:adjustRightInd w:val="0"/>
        <w:spacing w:after="0" w:line="240" w:lineRule="auto"/>
        <w:rPr>
          <w:rFonts w:ascii="Times-Roman" w:hAnsi="Times-Roman" w:cs="Times-Roman"/>
        </w:rPr>
      </w:pPr>
      <w:r>
        <w:rPr>
          <w:rFonts w:ascii="Times-Roman" w:hAnsi="Times-Roman" w:cs="Times-Roman"/>
        </w:rPr>
        <w:t>prey populations and behaviour, or greater human use of nearshore waters. Testing shark behaviour hypotheses</w:t>
      </w:r>
    </w:p>
    <w:p w14:paraId="2EA51B3D" w14:textId="77777777" w:rsidR="00F91A2F" w:rsidRDefault="00F91A2F" w:rsidP="00F91A2F">
      <w:pPr>
        <w:autoSpaceDE w:val="0"/>
        <w:autoSpaceDN w:val="0"/>
        <w:adjustRightInd w:val="0"/>
        <w:spacing w:after="0" w:line="240" w:lineRule="auto"/>
        <w:rPr>
          <w:rFonts w:ascii="Times-Roman" w:hAnsi="Times-Roman" w:cs="Times-Roman"/>
        </w:rPr>
      </w:pPr>
      <w:r>
        <w:rPr>
          <w:rFonts w:ascii="Times-Roman" w:hAnsi="Times-Roman" w:cs="Times-Roman"/>
        </w:rPr>
        <w:t>requires tagged shark movements to be mapped which can be accomplished while the new DPI boat collects</w:t>
      </w:r>
    </w:p>
    <w:p w14:paraId="0F12CB0E" w14:textId="77777777" w:rsidR="00F91A2F" w:rsidRDefault="00F91A2F" w:rsidP="00F91A2F">
      <w:pPr>
        <w:autoSpaceDE w:val="0"/>
        <w:autoSpaceDN w:val="0"/>
        <w:adjustRightInd w:val="0"/>
        <w:spacing w:after="0" w:line="240" w:lineRule="auto"/>
        <w:rPr>
          <w:rFonts w:ascii="Times-Roman" w:hAnsi="Times-Roman" w:cs="Times-Roman"/>
        </w:rPr>
      </w:pPr>
      <w:r>
        <w:rPr>
          <w:rFonts w:ascii="Times-Roman" w:hAnsi="Times-Roman" w:cs="Times-Roman"/>
        </w:rPr>
        <w:t xml:space="preserve">oceanographic and </w:t>
      </w:r>
      <w:proofErr w:type="spellStart"/>
      <w:r>
        <w:rPr>
          <w:rFonts w:ascii="Times-Roman" w:hAnsi="Times-Roman" w:cs="Times-Roman"/>
        </w:rPr>
        <w:t>bioacoustic</w:t>
      </w:r>
      <w:proofErr w:type="spellEnd"/>
      <w:r>
        <w:rPr>
          <w:rFonts w:ascii="Times-Roman" w:hAnsi="Times-Roman" w:cs="Times-Roman"/>
        </w:rPr>
        <w:t xml:space="preserve"> data on baitfish prey. These new observations will facilitate the development of</w:t>
      </w:r>
    </w:p>
    <w:p w14:paraId="06FF0763" w14:textId="10F859B4" w:rsidR="00F91A2F" w:rsidRDefault="00F91A2F" w:rsidP="00F91A2F">
      <w:r>
        <w:rPr>
          <w:rFonts w:ascii="Times-Roman" w:hAnsi="Times-Roman" w:cs="Times-Roman"/>
        </w:rPr>
        <w:t>predictive models of shark risk in relation to seasonal and diel signals, oceanography, and baitfish aggregations. (LEIF)</w:t>
      </w:r>
    </w:p>
    <w:p w14:paraId="07EABB1A" w14:textId="53187783" w:rsidR="00F91A2F" w:rsidRDefault="00F91A2F" w:rsidP="000373A7"/>
    <w:p w14:paraId="6CADC23A" w14:textId="6101274D" w:rsidR="00F91A2F" w:rsidRDefault="00F91A2F" w:rsidP="000373A7"/>
    <w:p w14:paraId="044D951C" w14:textId="77777777" w:rsidR="00F91A2F" w:rsidRDefault="00F91A2F" w:rsidP="000373A7"/>
    <w:p w14:paraId="7142EA03" w14:textId="2F187093" w:rsidR="003A3766" w:rsidRDefault="003A3766" w:rsidP="000373A7"/>
    <w:p w14:paraId="57A37810" w14:textId="35AE375A" w:rsidR="003A3766" w:rsidRDefault="003A3766" w:rsidP="000373A7">
      <w:r>
        <w:t>A PLUME:</w:t>
      </w:r>
      <w:r w:rsidRPr="003A3766">
        <w:rPr>
          <w:noProof/>
        </w:rPr>
        <w:t xml:space="preserve"> </w:t>
      </w:r>
      <w:r>
        <w:rPr>
          <w:noProof/>
        </w:rPr>
        <w:fldChar w:fldCharType="begin"/>
      </w:r>
      <w:r>
        <w:rPr>
          <w:noProof/>
        </w:rPr>
        <w:instrText xml:space="preserve"> ADDIN EN.CITE &lt;EndNote&gt;&lt;Cite&gt;&lt;Author&gt;Sun&lt;/Author&gt;&lt;Year&gt;2010&lt;/Year&gt;&lt;RecNum&gt;198&lt;/RecNum&gt;&lt;DisplayText&gt;(Sun and Cho 2010)&lt;/DisplayText&gt;&lt;record&gt;&lt;rec-number&gt;198&lt;/rec-number&gt;&lt;foreign-keys&gt;&lt;key app="EN" db-id="rdxddr0f3fperrezrxj5tr9952w22spd092z" timestamp="1544486361"&gt;198&lt;/key&gt;&lt;/foreign-keys&gt;&lt;ref-type name="Book"&gt;6&lt;/ref-type&gt;&lt;contributors&gt;&lt;authors&gt;&lt;author&gt;Sun, Youn-Jong&lt;/author&gt;&lt;author&gt;Cho, Yang-Ki&lt;/author&gt;&lt;/authors&gt;&lt;/contributors&gt;&lt;titles&gt;&lt;title&gt;Tidal front and its relation to the biological process in coastal water&lt;/title&gt;&lt;alt-title&gt;Ocean Science Journal&lt;/alt-title&gt;&lt;/titles&gt;&lt;pages&gt;243-251&lt;/pages&gt;&lt;volume&gt;45&lt;/volume&gt;&lt;dates&gt;&lt;year&gt;2010&lt;/year&gt;&lt;/dates&gt;&lt;urls&gt;&lt;/urls&gt;&lt;electronic-resource-num&gt;10.1007/s12601-010-0022-3&lt;/electronic-resource-num&gt;&lt;/record&gt;&lt;/Cite&gt;&lt;/EndNote&gt;</w:instrText>
      </w:r>
      <w:r>
        <w:rPr>
          <w:noProof/>
        </w:rPr>
        <w:fldChar w:fldCharType="separate"/>
      </w:r>
      <w:r>
        <w:rPr>
          <w:noProof/>
        </w:rPr>
        <w:t>(Sun and Cho 2010)</w:t>
      </w:r>
      <w:r>
        <w:rPr>
          <w:noProof/>
        </w:rPr>
        <w:fldChar w:fldCharType="end"/>
      </w:r>
      <w:r w:rsidRPr="003A3766">
        <w:rPr>
          <w:noProof/>
        </w:rPr>
        <w:drawing>
          <wp:inline distT="0" distB="0" distL="0" distR="0" wp14:anchorId="00540EB5" wp14:editId="33C4DE84">
            <wp:extent cx="2895749" cy="1752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895749" cy="1752690"/>
                    </a:xfrm>
                    <a:prstGeom prst="rect">
                      <a:avLst/>
                    </a:prstGeom>
                  </pic:spPr>
                </pic:pic>
              </a:graphicData>
            </a:graphic>
          </wp:inline>
        </w:drawing>
      </w:r>
    </w:p>
    <w:p w14:paraId="3E53614B" w14:textId="77777777" w:rsidR="003A3766" w:rsidRDefault="003A3766" w:rsidP="000373A7"/>
    <w:p w14:paraId="42B5315D" w14:textId="77777777" w:rsidR="00684200" w:rsidRDefault="00684200" w:rsidP="00684200">
      <w:r>
        <w:t>A central goal of ecology is to understand patterns</w:t>
      </w:r>
    </w:p>
    <w:p w14:paraId="3C338B29" w14:textId="77777777" w:rsidR="00684200" w:rsidRDefault="00684200" w:rsidP="00684200">
      <w:r>
        <w:lastRenderedPageBreak/>
        <w:t>of abundance and distribution of organisms. Determining</w:t>
      </w:r>
    </w:p>
    <w:p w14:paraId="206E7D96" w14:textId="77777777" w:rsidR="00684200" w:rsidRDefault="00684200" w:rsidP="00684200">
      <w:r>
        <w:t>the key factors that drive population dynamics</w:t>
      </w:r>
    </w:p>
    <w:p w14:paraId="49D4A73A" w14:textId="77777777" w:rsidR="00684200" w:rsidRDefault="00684200" w:rsidP="00684200">
      <w:r>
        <w:t>requires knowledge of demographic inputs (birth</w:t>
      </w:r>
    </w:p>
    <w:p w14:paraId="27CD4937" w14:textId="7E627145" w:rsidR="00684200" w:rsidRDefault="00684200" w:rsidP="00684200">
      <w:r>
        <w:t>and immigration) and losses (death and emigration).</w:t>
      </w:r>
      <w:r>
        <w:fldChar w:fldCharType="begin"/>
      </w:r>
      <w: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fldChar w:fldCharType="separate"/>
      </w:r>
      <w:r>
        <w:rPr>
          <w:noProof/>
        </w:rPr>
        <w:t>(Nickols et al. 2013)</w:t>
      </w:r>
      <w:r>
        <w:fldChar w:fldCharType="end"/>
      </w:r>
    </w:p>
    <w:p w14:paraId="573C4E04" w14:textId="507CFC59" w:rsidR="00684200" w:rsidRDefault="00684200" w:rsidP="000373A7"/>
    <w:p w14:paraId="3612BD43" w14:textId="77777777" w:rsidR="00684200" w:rsidRDefault="00684200" w:rsidP="00684200">
      <w:r>
        <w:t>(1) what is the spatial pattern</w:t>
      </w:r>
    </w:p>
    <w:p w14:paraId="07F391AE" w14:textId="77777777" w:rsidR="00684200" w:rsidRDefault="00684200" w:rsidP="00684200">
      <w:r>
        <w:t>of larval abundance within the CBL, (2) are there</w:t>
      </w:r>
    </w:p>
    <w:p w14:paraId="262867A0" w14:textId="77777777" w:rsidR="00684200" w:rsidRDefault="00684200" w:rsidP="00684200">
      <w:r>
        <w:t>differences in larval assemblages close to shore (i.e.</w:t>
      </w:r>
    </w:p>
    <w:p w14:paraId="771C2D6E" w14:textId="77777777" w:rsidR="00684200" w:rsidRDefault="00684200" w:rsidP="00684200">
      <w:r>
        <w:t xml:space="preserve">are different larvae found inshore versus </w:t>
      </w:r>
      <w:proofErr w:type="gramStart"/>
      <w:r>
        <w:t>offshore</w:t>
      </w:r>
      <w:proofErr w:type="gramEnd"/>
    </w:p>
    <w:p w14:paraId="0F07B9AB" w14:textId="77777777" w:rsidR="00684200" w:rsidRDefault="00684200" w:rsidP="00684200">
      <w:r>
        <w:t xml:space="preserve">within the CBL), and (3) do time-dependent or </w:t>
      </w:r>
      <w:proofErr w:type="spellStart"/>
      <w:r>
        <w:t>spacede</w:t>
      </w:r>
      <w:proofErr w:type="spellEnd"/>
    </w:p>
    <w:p w14:paraId="366A8D65" w14:textId="77777777" w:rsidR="00684200" w:rsidRDefault="00684200" w:rsidP="00684200">
      <w:r>
        <w:t>pendent physical processes tend to dictate variability</w:t>
      </w:r>
    </w:p>
    <w:p w14:paraId="65E9C05D" w14:textId="16EE6784" w:rsidR="00684200" w:rsidRDefault="00684200" w:rsidP="00684200">
      <w:r>
        <w:t>in larval abundance?</w:t>
      </w:r>
      <w:r>
        <w:fldChar w:fldCharType="begin"/>
      </w:r>
      <w:r>
        <w:instrText xml:space="preserve"> ADDIN EN.CITE &lt;EndNote&gt;&lt;Cite&gt;&lt;Author&gt;Nickols&lt;/Author&gt;&lt;Year&gt;2013&lt;/Year&gt;&lt;RecNum&gt;245&lt;/RecNum&gt;&lt;DisplayText&gt;(Nickols et al.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fldChar w:fldCharType="separate"/>
      </w:r>
      <w:r>
        <w:rPr>
          <w:noProof/>
        </w:rPr>
        <w:t>(Nickols et al. 2013)</w:t>
      </w:r>
      <w:r>
        <w:fldChar w:fldCharType="end"/>
      </w:r>
    </w:p>
    <w:p w14:paraId="4A80F14C" w14:textId="77777777" w:rsidR="00684200" w:rsidRDefault="00684200" w:rsidP="000373A7"/>
    <w:p w14:paraId="77AD8C49" w14:textId="2832B64E" w:rsidR="00C92771" w:rsidRDefault="00C92771" w:rsidP="000373A7">
      <w:r>
        <w:t>Size Spectra:</w:t>
      </w:r>
    </w:p>
    <w:p w14:paraId="5D58B31E" w14:textId="1B921CA1" w:rsidR="00740F9A" w:rsidRDefault="00740F9A" w:rsidP="000373A7">
      <w:r w:rsidRPr="00740F9A">
        <w:t>o</w:t>
      </w:r>
      <w:r w:rsidRPr="00740F9A">
        <w:tab/>
        <w:t xml:space="preserve">review of NBSS slopes </w:t>
      </w:r>
      <w:r w:rsidR="004E31FB">
        <w:fldChar w:fldCharType="begin">
          <w:fldData xml:space="preserve">PEVuZE5vdGU+PENpdGU+PEF1dGhvcj5EYWk8L0F1dGhvcj48WWVhcj4yMDE2PC9ZZWFyPjxSZWNO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</w:fldData>
        </w:fldChar>
      </w:r>
      <w:r w:rsidR="004E31FB">
        <w:instrText xml:space="preserve"> ADDIN EN.CITE </w:instrText>
      </w:r>
      <w:r w:rsidR="004E31FB">
        <w:fldChar w:fldCharType="begin">
          <w:fldData xml:space="preserve">PEVuZE5vdGU+PENpdGU+PEF1dGhvcj5EYWk8L0F1dGhvcj48WWVhcj4yMDE2PC9ZZWFyPjxSZWNO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</w:fldData>
        </w:fldChar>
      </w:r>
      <w:r w:rsidR="004E31FB">
        <w:instrText xml:space="preserve"> ADDIN EN.CITE.DATA </w:instrText>
      </w:r>
      <w:r w:rsidR="004E31FB">
        <w:fldChar w:fldCharType="end"/>
      </w:r>
      <w:r w:rsidR="004E31FB">
        <w:fldChar w:fldCharType="separate"/>
      </w:r>
      <w:r w:rsidR="004E31FB">
        <w:rPr>
          <w:noProof/>
        </w:rPr>
        <w:t>(Sato et al. 2015, Dai et al. 2016)</w:t>
      </w:r>
      <w:r w:rsidR="004E31FB">
        <w:fldChar w:fldCharType="end"/>
      </w:r>
    </w:p>
    <w:p w14:paraId="5C426E6D" w14:textId="34CA82BA" w:rsidR="00740F9A" w:rsidRDefault="00740F9A" w:rsidP="000373A7"/>
    <w:p w14:paraId="5805F4E8" w14:textId="60A7D1F2" w:rsidR="00F26514" w:rsidRDefault="00F26514" w:rsidP="000373A7">
      <w:r w:rsidRPr="00F26514">
        <w:t></w:t>
      </w:r>
      <w:r w:rsidRPr="00F26514">
        <w:tab/>
        <w:t xml:space="preserve">nice summary and refs of upwelling (drivers) and </w:t>
      </w:r>
      <w:proofErr w:type="spellStart"/>
      <w:r w:rsidRPr="00F26514">
        <w:t>phyto</w:t>
      </w:r>
      <w:proofErr w:type="spellEnd"/>
      <w:r w:rsidRPr="00F26514">
        <w:t xml:space="preserve"> blooms in </w:t>
      </w:r>
      <w:r w:rsidR="00CD4B89">
        <w:fldChar w:fldCharType="begin">
          <w:fldData xml:space="preserve">PEVuZE5vdGU+PENpdGU+PEF1dGhvcj5Bcm1icmVjaHQ8L0F1dGhvcj48WWVhcj4yMDE1PC9ZZWFy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</w:fldData>
        </w:fldChar>
      </w:r>
      <w:r w:rsidR="00CD4B89">
        <w:instrText xml:space="preserve"> ADDIN EN.CITE </w:instrText>
      </w:r>
      <w:r w:rsidR="00CD4B89">
        <w:fldChar w:fldCharType="begin">
          <w:fldData xml:space="preserve">PEVuZE5vdGU+PENpdGU+PEF1dGhvcj5Bcm1icmVjaHQ8L0F1dGhvcj48WWVhcj4yMDE1PC9ZZWFy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</w:fldData>
        </w:fldChar>
      </w:r>
      <w:r w:rsidR="00CD4B89">
        <w:instrText xml:space="preserve"> ADDIN EN.CITE.DATA </w:instrText>
      </w:r>
      <w:r w:rsidR="00CD4B89">
        <w:fldChar w:fldCharType="end"/>
      </w:r>
      <w:r w:rsidR="00CD4B89">
        <w:fldChar w:fldCharType="separate"/>
      </w:r>
      <w:r w:rsidR="00CD4B89">
        <w:rPr>
          <w:noProof/>
        </w:rPr>
        <w:t>(Armbrecht et al. 2015)</w:t>
      </w:r>
      <w:r w:rsidR="00CD4B89">
        <w:fldChar w:fldCharType="end"/>
      </w:r>
    </w:p>
    <w:p w14:paraId="29CBA3DA" w14:textId="0459AE8D" w:rsidR="004E31FB" w:rsidRDefault="004E31FB" w:rsidP="000373A7"/>
    <w:p w14:paraId="7F8A0E37" w14:textId="24BAB66A" w:rsidR="004E31FB" w:rsidRDefault="004E31FB" w:rsidP="000373A7">
      <w:r w:rsidRPr="004E31FB">
        <w:t>•</w:t>
      </w:r>
      <w:r w:rsidRPr="004E31FB">
        <w:tab/>
        <w:t xml:space="preserve">Throughout the simulation period, coastal regions south of the OAR received large portions of offshore waters (&gt;100 m isobath) from depths deeper than 30 m, implying that upwelling is a persistent mechanism south of the OAR. This is directly in line with the mean onshore transport found south of the typical EAC separation zone (within the HSM domain), illustrated in Chapter 3. While coastal locations in the northern section of the domain, where the EAC has not separated yet, mainly receive water that originated upstream along the inner shelf [plus more links to supporting refs e.g. </w:t>
      </w:r>
      <w:r w:rsidR="00CD4B89">
        <w:fldChar w:fldCharType="begin">
          <w:fldData xml:space="preserve">PEVuZE5vdGU+PENpdGU+PEF1dGhvcj5SaWJiYXQ8L0F1dGhvcj48WWVhcj4yMDE4PC9ZZWFyPjxS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CD4B89">
        <w:instrText xml:space="preserve"> ADDIN EN.CITE </w:instrText>
      </w:r>
      <w:r w:rsidR="00CD4B89">
        <w:fldChar w:fldCharType="begin">
          <w:fldData xml:space="preserve">PEVuZE5vdGU+PENpdGU+PEF1dGhvcj5SaWJiYXQ8L0F1dGhvcj48WWVhcj4yMDE4PC9ZZWFyPjxS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</w:fldData>
        </w:fldChar>
      </w:r>
      <w:r w:rsidR="00CD4B89">
        <w:instrText xml:space="preserve"> ADDIN EN.CITE.DATA </w:instrText>
      </w:r>
      <w:r w:rsidR="00CD4B89">
        <w:fldChar w:fldCharType="end"/>
      </w:r>
      <w:r w:rsidR="00CD4B89">
        <w:fldChar w:fldCharType="separate"/>
      </w:r>
      <w:r w:rsidR="00CD4B89">
        <w:rPr>
          <w:noProof/>
        </w:rPr>
        <w:t>(Roughan et al. 2011, Ribbat 2018)</w:t>
      </w:r>
      <w:r w:rsidR="00CD4B89">
        <w:fldChar w:fldCharType="end"/>
      </w:r>
      <w:r w:rsidRPr="004E31FB">
        <w:t xml:space="preserve">. </w:t>
      </w:r>
      <w:r w:rsidR="00CD4B89">
        <w:fldChar w:fldCharType="begin"/>
      </w:r>
      <w:r w:rsidR="00CD4B89">
        <w:instrText xml:space="preserve"> ADDIN EN.CITE &lt;EndNote&gt;&lt;Cite&gt;&lt;Author&gt;Ribbat&lt;/Author&gt;&lt;Year&gt;2018&lt;/Year&gt;&lt;RecNum&gt;149&lt;/RecNum&gt;&lt;DisplayText&gt;(Ribbat 2018)&lt;/DisplayText&gt;&lt;record&gt;&lt;rec-number&gt;149&lt;/rec-number&gt;&lt;foreign-keys&gt;&lt;key app="EN" db-id="rdxddr0f3fperrezrxj5tr9952w22spd092z" timestamp="1541569037"&gt;149&lt;/key&gt;&lt;/foreign-keys&gt;&lt;ref-type name="Journal Article"&gt;17&lt;/ref-type&gt;&lt;contributors&gt;&lt;authors&gt;&lt;author&gt;Ribbat, N.&lt;/author&gt;&lt;/authors&gt;&lt;/contributors&gt;&lt;titles&gt;&lt;title&gt;Water Transport Pathways along the Hawkesbury shelf: Quantifying the Source of Water delivered to Sydney’s offshore Artificial Reef&lt;/title&gt;&lt;secondary-title&gt;PhD&lt;/secondary-title&gt;&lt;/titles&gt;&lt;periodical&gt;&lt;full-title&gt;PhD&lt;/full-title&gt;&lt;/periodical&gt;&lt;dates&gt;&lt;year&gt;2018&lt;/year&gt;&lt;/dates&gt;&lt;urls&gt;&lt;/urls&gt;&lt;research-notes&gt;For the transport, we calculated the along and cross-shelf transport on the shelf for 2012-2013.  The shelf is divided into 3 main sections : the inner ( 0-100 m isobath), the middle (100-200 m isobath) and outer shelf (200-2000 m isobath). Along-shelf transport was calculated across each section (mean and seasonal means). &amp;#xD;Cross-shelf transport was calculated across the 100, 200 and 2000 m isobath. &amp;#xD;&amp;#xD;Residence&amp;#xD;artifical reef&amp;#xD;Wall of mouths&lt;/research-notes&gt;&lt;/record&gt;&lt;/Cite&gt;&lt;/EndNote&gt;</w:instrText>
      </w:r>
      <w:r w:rsidR="00CD4B89">
        <w:fldChar w:fldCharType="separate"/>
      </w:r>
      <w:r w:rsidR="00CD4B89">
        <w:rPr>
          <w:noProof/>
        </w:rPr>
        <w:t>(Ribbat 2018)</w:t>
      </w:r>
      <w:r w:rsidR="00CD4B89">
        <w:fldChar w:fldCharType="end"/>
      </w:r>
    </w:p>
    <w:p w14:paraId="1C978B5B" w14:textId="7CC9E292" w:rsidR="004E31FB" w:rsidRDefault="004E31FB" w:rsidP="000373A7"/>
    <w:p w14:paraId="6805E3F0" w14:textId="7DC5C01F" w:rsidR="004E31FB" w:rsidRDefault="00B52841" w:rsidP="000373A7">
      <w:r w:rsidRPr="00B52841">
        <w:t>Seabirds + acoustics (Thayne, from JE)</w:t>
      </w:r>
    </w:p>
    <w:p w14:paraId="7DED5132" w14:textId="1450F75C" w:rsidR="00B52841" w:rsidRDefault="00B52841" w:rsidP="000373A7"/>
    <w:p w14:paraId="012E3235" w14:textId="77777777" w:rsidR="00B52841" w:rsidRDefault="00B52841" w:rsidP="000373A7"/>
    <w:p w14:paraId="053A2B41" w14:textId="577C6317" w:rsidR="00CD4B89" w:rsidRDefault="00CD4B89" w:rsidP="000373A7">
      <w:r w:rsidRPr="00CD4B89">
        <w:t xml:space="preserve">The correlation between variation in upwelling and copepod biomasses in northern Chile suggested that population dynamics of copepods may depend on intensity of upwelling. Although the underlying mechanisms are unclear, and several hypotheses dealing with bottom-up or top down factors can be put forth, our findings suggest that upwelling intensity operates through an optimal window for copepod abundance and biomass and increasing upwelling in the last decade (2000–2008) may has been </w:t>
      </w:r>
      <w:proofErr w:type="spellStart"/>
      <w:r w:rsidRPr="00CD4B89">
        <w:t>unfavorable</w:t>
      </w:r>
      <w:proofErr w:type="spellEnd"/>
      <w:r w:rsidRPr="00CD4B89">
        <w:t xml:space="preserve"> for copepod populations.</w:t>
      </w:r>
      <w:r>
        <w:fldChar w:fldCharType="begin"/>
      </w:r>
      <w:r>
        <w:instrText xml:space="preserve"> ADDIN EN.CITE &lt;EndNote&gt;&lt;Cite&gt;&lt;Author&gt;Escribano&lt;/Author&gt;&lt;Year&gt;2012&lt;/Year&gt;&lt;RecNum&gt;194&lt;/RecNum&gt;&lt;DisplayText&gt;(Escribano et al. 2012)&lt;/DisplayText&gt;&lt;record&gt;&lt;rec-number&gt;194&lt;/rec-number&gt;&lt;foreign-keys&gt;&lt;key app="EN" db-id="rdxddr0f3fperrezrxj5tr9952w22spd092z" timestamp="1544141352"&gt;194&lt;/key&gt;&lt;/foreign-keys&gt;&lt;ref-type name="Journal Article"&gt;17&lt;/ref-type&gt;&lt;contributors&gt;&lt;authors&gt;&lt;author&gt;Escribano, Ruben&lt;/author&gt;&lt;author&gt;Hidalgo, Pamela&lt;/author&gt;&lt;author&gt;Fuentes, Marcelo&lt;/author&gt;&lt;author&gt;Donoso, Katty&lt;/author&gt;&lt;/authors&gt;&lt;/contributors&gt;&lt;titles&gt;&lt;title&gt;Zooplankton time series in the coastal zone off Chile: Variation in upwelling and responses of the copepod community&lt;/title&gt;&lt;secondary-title&gt;Progress in Oceanography&lt;/secondary-title&gt;&lt;/titles&gt;&lt;periodical&gt;&lt;full-title&gt;Progress in Oceanography&lt;/full-title&gt;&lt;/periodical&gt;&lt;pages&gt;174-186&lt;/pages&gt;&lt;volume&gt;97-100&lt;/volume&gt;&lt;dates&gt;&lt;year&gt;2012&lt;/year&gt;&lt;pub-dates&gt;&lt;date&gt;2012/05/01/&lt;/date&gt;&lt;/pub-dates&gt;&lt;/dates&gt;&lt;isbn&gt;0079-6611&lt;/isbn&gt;&lt;urls&gt;&lt;related-urls&gt;&lt;url&gt;http://www.sciencedirect.com/science/article/pii/S0079661111001248&lt;/url&gt;&lt;/related-urls&gt;&lt;/urls&gt;&lt;electronic-resource-num&gt;https://doi.org/10.1016/j.pocean.2011.11.006&lt;/electronic-resource-num&gt;&lt;/record&gt;&lt;/Cite&gt;&lt;/EndNote&gt;</w:instrText>
      </w:r>
      <w:r>
        <w:fldChar w:fldCharType="separate"/>
      </w:r>
      <w:r>
        <w:rPr>
          <w:noProof/>
        </w:rPr>
        <w:t>(Escribano et al. 2012)</w:t>
      </w:r>
      <w:r>
        <w:fldChar w:fldCharType="end"/>
      </w:r>
    </w:p>
    <w:p w14:paraId="69C6C43F" w14:textId="77777777" w:rsidR="00CD4B89" w:rsidRDefault="00CD4B89" w:rsidP="000373A7"/>
    <w:p w14:paraId="1EBAF28F" w14:textId="77777777" w:rsidR="004E31FB" w:rsidRDefault="004E31FB" w:rsidP="000373A7"/>
    <w:p w14:paraId="38E3C0EA" w14:textId="776417FD" w:rsidR="00C92771" w:rsidRDefault="00C92771" w:rsidP="00C92771">
      <w:r>
        <w:t>The parameters of the NBSS represent the inherent</w:t>
      </w:r>
      <w:r w:rsidR="00A609B7">
        <w:t xml:space="preserve"> </w:t>
      </w:r>
      <w:r>
        <w:t>properties of zooplankton communities or marine ecosystems: a</w:t>
      </w:r>
      <w:r w:rsidR="00A609B7">
        <w:t xml:space="preserve"> </w:t>
      </w:r>
      <w:r>
        <w:t>steeper slope of the NBSS indicates high productivity and low energy</w:t>
      </w:r>
      <w:r w:rsidR="00A609B7">
        <w:t xml:space="preserve"> </w:t>
      </w:r>
      <w:r>
        <w:t>transfer efficiencies in marine ecosystems (</w:t>
      </w:r>
      <w:proofErr w:type="spellStart"/>
      <w:r>
        <w:t>Sprules</w:t>
      </w:r>
      <w:proofErr w:type="spellEnd"/>
      <w:r>
        <w:t xml:space="preserve"> and Munawar,</w:t>
      </w:r>
      <w:r w:rsidR="00A609B7">
        <w:t xml:space="preserve"> </w:t>
      </w:r>
      <w:r>
        <w:t>1986; Zhou, 2006</w:t>
      </w:r>
      <w:proofErr w:type="gramStart"/>
      <w:r>
        <w:t>);  higher</w:t>
      </w:r>
      <w:proofErr w:type="gramEnd"/>
      <w:r>
        <w:t xml:space="preserve"> intercept values reflect higher primary production</w:t>
      </w:r>
      <w:r w:rsidR="00A609B7">
        <w:t xml:space="preserve"> </w:t>
      </w:r>
      <w:r>
        <w:t>of a community (</w:t>
      </w:r>
      <w:proofErr w:type="spellStart"/>
      <w:r>
        <w:t>Marcolin</w:t>
      </w:r>
      <w:proofErr w:type="spellEnd"/>
      <w:r>
        <w:t xml:space="preserve"> et al., 2013; Zhou, 2006).</w:t>
      </w:r>
      <w:r w:rsidRPr="00C92771">
        <w:t xml:space="preserve"> </w:t>
      </w:r>
      <w:r>
        <w:t>Thus, analysis</w:t>
      </w:r>
      <w:r w:rsidR="00A609B7">
        <w:t xml:space="preserve"> </w:t>
      </w:r>
      <w:r>
        <w:t xml:space="preserve">of the NBSS provides insight into the structure of marine ecosystems. </w:t>
      </w:r>
      <w:r>
        <w:fldChar w:fldCharType="begin"/>
      </w:r>
      <w:r>
        <w:instrText xml:space="preserve"> 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fldChar w:fldCharType="separate"/>
      </w:r>
      <w:r>
        <w:rPr>
          <w:noProof/>
        </w:rPr>
        <w:t>(Dai et al. 2016)</w:t>
      </w:r>
      <w:r>
        <w:fldChar w:fldCharType="end"/>
      </w:r>
    </w:p>
    <w:p w14:paraId="0AA3F7C5" w14:textId="5897D426" w:rsidR="00C92771" w:rsidRDefault="00C92771" w:rsidP="000373A7"/>
    <w:p w14:paraId="53B2A1B3" w14:textId="35407C8B" w:rsidR="00C92771" w:rsidRDefault="00C92771" w:rsidP="00C92771">
      <w:r>
        <w:t xml:space="preserve">Size spectra were used as an indicator to examine zooplankton responses to upwelling and currents. </w:t>
      </w:r>
      <w:r>
        <w:fldChar w:fldCharType="begin"/>
      </w:r>
      <w:r>
        <w:instrText xml:space="preserve"> 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fldChar w:fldCharType="separate"/>
      </w:r>
      <w:r>
        <w:rPr>
          <w:noProof/>
        </w:rPr>
        <w:t>(Dai et al. 2016)</w:t>
      </w:r>
      <w:r>
        <w:fldChar w:fldCharType="end"/>
      </w:r>
    </w:p>
    <w:p w14:paraId="05F6A18A" w14:textId="77860CC2" w:rsidR="00BD6D26" w:rsidRDefault="00BD6D26" w:rsidP="00C92771"/>
    <w:p w14:paraId="6CA45AAC" w14:textId="59A90F9B" w:rsidR="004A4513" w:rsidRDefault="002902E1" w:rsidP="004A4513">
      <w:r>
        <w:t>U</w:t>
      </w:r>
      <w:r w:rsidR="004A4513">
        <w:t>nderstanding</w:t>
      </w:r>
      <w:r>
        <w:t xml:space="preserve"> </w:t>
      </w:r>
      <w:r w:rsidR="004A4513">
        <w:t>of</w:t>
      </w:r>
      <w:r>
        <w:t xml:space="preserve"> </w:t>
      </w:r>
      <w:r w:rsidR="004A4513">
        <w:t>physical</w:t>
      </w:r>
      <w:r>
        <w:t xml:space="preserve"> </w:t>
      </w:r>
      <w:r w:rsidR="004A4513">
        <w:t>and</w:t>
      </w:r>
      <w:r>
        <w:t xml:space="preserve"> </w:t>
      </w:r>
      <w:r w:rsidR="004A4513">
        <w:t>biological</w:t>
      </w:r>
      <w:r>
        <w:t xml:space="preserve"> </w:t>
      </w:r>
      <w:r w:rsidR="004A4513">
        <w:t>processes</w:t>
      </w:r>
      <w:r>
        <w:t xml:space="preserve"> </w:t>
      </w:r>
      <w:r w:rsidR="004A4513">
        <w:t>driven</w:t>
      </w:r>
      <w:r>
        <w:t xml:space="preserve"> </w:t>
      </w:r>
      <w:r w:rsidR="004A4513">
        <w:t>by</w:t>
      </w:r>
      <w:r>
        <w:t xml:space="preserve"> </w:t>
      </w:r>
      <w:r w:rsidR="004A4513">
        <w:t>the</w:t>
      </w:r>
      <w:r>
        <w:t xml:space="preserve"> </w:t>
      </w:r>
      <w:r w:rsidR="004A4513">
        <w:t>EAC,</w:t>
      </w:r>
      <w:r>
        <w:t xml:space="preserve"> </w:t>
      </w:r>
      <w:r w:rsidR="004A4513">
        <w:t>particularly</w:t>
      </w:r>
      <w:r>
        <w:t xml:space="preserve"> </w:t>
      </w:r>
      <w:r w:rsidR="004A4513">
        <w:t>in</w:t>
      </w:r>
      <w:r>
        <w:t xml:space="preserve"> </w:t>
      </w:r>
      <w:r w:rsidR="004A4513">
        <w:t>linking</w:t>
      </w:r>
      <w:r>
        <w:t xml:space="preserve"> </w:t>
      </w:r>
      <w:r w:rsidR="004A4513">
        <w:t>circulation</w:t>
      </w:r>
      <w:r>
        <w:t xml:space="preserve"> </w:t>
      </w:r>
      <w:r w:rsidR="004A4513">
        <w:t>to</w:t>
      </w:r>
      <w:r>
        <w:t xml:space="preserve"> </w:t>
      </w:r>
      <w:r w:rsidR="004A4513">
        <w:t>ecosystems,</w:t>
      </w:r>
      <w:r>
        <w:t xml:space="preserve"> </w:t>
      </w:r>
      <w:r w:rsidR="004A4513">
        <w:t>is</w:t>
      </w:r>
      <w:r>
        <w:t xml:space="preserve"> </w:t>
      </w:r>
      <w:r w:rsidR="004A4513">
        <w:t>limited</w:t>
      </w:r>
      <w:r>
        <w:t xml:space="preserve"> </w:t>
      </w:r>
      <w:r w:rsidR="004A4513">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rsidR="004A4513">
        <w:instrText xml:space="preserve"> ADDIN EN.CITE </w:instrText>
      </w:r>
      <w:r w:rsidR="004A4513">
        <w:fldChar w:fldCharType="begin">
          <w:fldData xml:space="preserve">PEVuZE5vdGU+PENpdGU+PEF1dGhvcj5TdXRoZXJzPC9BdXRob3I+PFllYXI+MjAxMTwvWWVhcj48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</w:fldData>
        </w:fldChar>
      </w:r>
      <w:r w:rsidR="004A4513">
        <w:instrText xml:space="preserve"> ADDIN EN.CITE.DATA </w:instrText>
      </w:r>
      <w:r w:rsidR="004A4513">
        <w:fldChar w:fldCharType="end"/>
      </w:r>
      <w:r w:rsidR="004A4513">
        <w:fldChar w:fldCharType="separate"/>
      </w:r>
      <w:r w:rsidR="004A4513">
        <w:rPr>
          <w:noProof/>
        </w:rPr>
        <w:t>(Suthers et al. 2011)</w:t>
      </w:r>
      <w:r w:rsidR="004A4513">
        <w:fldChar w:fldCharType="end"/>
      </w:r>
    </w:p>
    <w:p w14:paraId="7F0778C1" w14:textId="77777777" w:rsidR="004A4513" w:rsidRDefault="004A4513" w:rsidP="00C92771"/>
    <w:p w14:paraId="2E281434" w14:textId="155ABD1F" w:rsidR="001B5DE5" w:rsidRDefault="001B5DE5" w:rsidP="001B5DE5">
      <w:r>
        <w:t xml:space="preserve">Thin layers of phytoplankton are well-documented, common features in coastal areas around the world, but little is known about the relationships of these layers to higher trophic levels. </w:t>
      </w:r>
      <w:r>
        <w:fldChar w:fldCharType="begin"/>
      </w:r>
      <w:r>
        <w:instrText xml:space="preserve"> 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fldChar w:fldCharType="separate"/>
      </w:r>
      <w:r>
        <w:rPr>
          <w:noProof/>
        </w:rPr>
        <w:t>(Greer 2013)</w:t>
      </w:r>
      <w:r>
        <w:fldChar w:fldCharType="end"/>
      </w:r>
    </w:p>
    <w:p w14:paraId="3F620074" w14:textId="77777777" w:rsidR="001B5DE5" w:rsidRDefault="001B5DE5" w:rsidP="00C92771"/>
    <w:p w14:paraId="1231DEC9" w14:textId="77777777" w:rsidR="00BD6D26" w:rsidRDefault="00BD6D26" w:rsidP="00BD6D26">
      <w:r>
        <w:t>Describing the distributions of organisms on scales relevant to individuals (1-100</w:t>
      </w:r>
    </w:p>
    <w:p w14:paraId="4B3D6E96" w14:textId="07F892E3" w:rsidR="00BD6D26" w:rsidRDefault="00BD6D26" w:rsidP="00BD6D26">
      <w:r>
        <w:t xml:space="preserve">m) is critical to understanding predator-prey interactions within the plankton. </w:t>
      </w:r>
      <w:r>
        <w:fldChar w:fldCharType="begin"/>
      </w:r>
      <w:r>
        <w:instrText xml:space="preserve"> 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fldChar w:fldCharType="separate"/>
      </w:r>
      <w:r>
        <w:rPr>
          <w:noProof/>
        </w:rPr>
        <w:t>(Greer 2013)</w:t>
      </w:r>
      <w:r>
        <w:fldChar w:fldCharType="end"/>
      </w:r>
    </w:p>
    <w:p w14:paraId="7A924159" w14:textId="77777777" w:rsidR="00EF6A65" w:rsidRDefault="00EF6A65" w:rsidP="000373A7"/>
    <w:p w14:paraId="65276C60" w14:textId="099D8209" w:rsidR="00540E5B" w:rsidRDefault="00540E5B" w:rsidP="000373A7">
      <w:r>
        <w:t xml:space="preserve">Great example: </w:t>
      </w:r>
      <w:r>
        <w:fldChar w:fldCharType="begin"/>
      </w:r>
      <w:r w:rsidR="00C92771">
        <w:instrText xml:space="preserve"> 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fldChar w:fldCharType="separate"/>
      </w:r>
      <w:r>
        <w:rPr>
          <w:noProof/>
        </w:rPr>
        <w:t>(Sevadjian et al. 2014)</w:t>
      </w:r>
      <w:r>
        <w:fldChar w:fldCharType="end"/>
      </w:r>
    </w:p>
    <w:p w14:paraId="1BAA3EE0" w14:textId="77777777" w:rsidR="00540E5B" w:rsidRDefault="00540E5B" w:rsidP="000373A7"/>
    <w:p w14:paraId="36833414" w14:textId="661D2019" w:rsidR="000373A7" w:rsidRDefault="000373A7" w:rsidP="000373A7">
      <w:r>
        <w:t xml:space="preserve">The continental shelf off </w:t>
      </w:r>
      <w:proofErr w:type="spellStart"/>
      <w:r>
        <w:t>southeastern</w:t>
      </w:r>
      <w:proofErr w:type="spellEnd"/>
      <w:r>
        <w:t xml:space="preserve"> Australia (between</w:t>
      </w:r>
      <w:r w:rsidR="001B6A48">
        <w:t xml:space="preserve"> </w:t>
      </w:r>
      <w:r>
        <w:t>29 and 34 S) is relatively narrow, between 16 and 70 km</w:t>
      </w:r>
      <w:r w:rsidR="001B6A48">
        <w:t xml:space="preserve"> </w:t>
      </w:r>
      <w:r>
        <w:t>(mean of 37 km) from the coastline to the 200m isobath. The</w:t>
      </w:r>
      <w:r w:rsidR="001B6A48">
        <w:t xml:space="preserve"> </w:t>
      </w:r>
      <w:r>
        <w:t>dynamics on the shelf are influenced both by local coastal</w:t>
      </w:r>
      <w:r w:rsidR="001B6A48">
        <w:t xml:space="preserve"> </w:t>
      </w:r>
      <w:r>
        <w:t>processes and the episodic intrusion of the large-scale East</w:t>
      </w:r>
      <w:r w:rsidR="001B6A48">
        <w:t xml:space="preserve"> </w:t>
      </w:r>
      <w:r>
        <w:t>Australian Current (EAC) and its eddies (Fig. 1, Schaeffer</w:t>
      </w:r>
      <w:r w:rsidR="001B6A48">
        <w:t xml:space="preserve"> </w:t>
      </w:r>
      <w:r>
        <w:t>et al., 2013, 2014a). The EAC is the western branch of the</w:t>
      </w:r>
      <w:r w:rsidR="001B6A48">
        <w:t xml:space="preserve"> </w:t>
      </w:r>
      <w:r>
        <w:t>subtropical gyre in the South Pacific. It is a warm and dynamic</w:t>
      </w:r>
      <w:r w:rsidR="001B6A48">
        <w:t xml:space="preserve"> </w:t>
      </w:r>
      <w:r>
        <w:t>poleward flowing current, encroaching on the continental</w:t>
      </w:r>
      <w:r w:rsidR="001B6A48">
        <w:t xml:space="preserve"> </w:t>
      </w:r>
      <w:r>
        <w:t xml:space="preserve">shelf of </w:t>
      </w:r>
      <w:proofErr w:type="spellStart"/>
      <w:r>
        <w:t>southeastern</w:t>
      </w:r>
      <w:proofErr w:type="spellEnd"/>
      <w:r>
        <w:t xml:space="preserve"> Australia between around 18 S</w:t>
      </w:r>
      <w:r w:rsidR="001B6A48">
        <w:t xml:space="preserve"> </w:t>
      </w:r>
      <w:r>
        <w:t>(Ridgeway and Godfrey, 1994) and usually 30.7–32.4 S</w:t>
      </w:r>
      <w:r w:rsidR="001B6A48">
        <w:t xml:space="preserve"> </w:t>
      </w:r>
      <w:r>
        <w:t>(</w:t>
      </w:r>
      <w:proofErr w:type="spellStart"/>
      <w:r>
        <w:t>Cetina</w:t>
      </w:r>
      <w:proofErr w:type="spellEnd"/>
      <w:r>
        <w:t>-Heredia et al., 2014) where it bifurcates eastward,</w:t>
      </w:r>
      <w:r w:rsidR="001B6A48">
        <w:t xml:space="preserve"> </w:t>
      </w:r>
      <w:r>
        <w:t>forming the Tasman Front. Further south, eddies are shed</w:t>
      </w:r>
      <w:r w:rsidR="001B6A48">
        <w:t xml:space="preserve"> </w:t>
      </w:r>
      <w:r>
        <w:t>(Everett et al., 2012), leading to high variability in the velocity</w:t>
      </w:r>
      <w:r w:rsidR="001B6A48">
        <w:t xml:space="preserve"> </w:t>
      </w:r>
      <w:r>
        <w:t>field and water masses on the shelf (Schaeffer et al.,</w:t>
      </w:r>
      <w:r w:rsidR="001B6A48">
        <w:t xml:space="preserve"> </w:t>
      </w:r>
      <w:r>
        <w:t>2014b; Schaeffer and Roughan, 2015).</w:t>
      </w:r>
      <w:r>
        <w:fldChar w:fldCharType="begin"/>
      </w:r>
      <w:r w:rsidR="00540E5B">
        <w:instrText xml:space="preserve"> ADDIN EN.CITE &lt;EndNote&gt;&lt;Cite&gt;&lt;Author&gt;Schaeffer&lt;/Author&gt;&lt;Year&gt;2016&lt;/Year&gt;&lt;RecNum&gt;111&lt;/RecNum&gt;&lt;DisplayText&gt;(Schaeffer et al. 2016)&lt;/DisplayText&gt;&lt;record&gt;&lt;rec-number&gt;111&lt;/rec-number&gt;&lt;foreign-keys&gt;&lt;key app="EN" db-id="rdxddr0f3fperrezrxj5tr9952w22spd092z" timestamp="1540330065"&gt;111&lt;/key&gt;&lt;/foreign-keys&gt;&lt;ref-type name="Journal Article"&gt;17&lt;/ref-type&gt;&lt;contributors&gt;&lt;authors&gt;&lt;author&gt;Schaeffer, A.&lt;/author&gt;&lt;author&gt;Roughan, M.&lt;/author&gt;&lt;author&gt;Jones, E. &lt;/author&gt;&lt;author&gt;White, D.&lt;/author&gt;&lt;/authors&gt;&lt;/contributors&gt;&lt;titles&gt;&lt;title&gt;Physical and biogeochemical spatial scales of variability in the East Australian Current separation from shelf glider measurements&lt;/title&gt;&lt;secondary-title&gt;Biogeosciences&lt;/secondary-title&gt;&lt;/titles&gt;&lt;periodical&gt;&lt;full-title&gt;Biogeosciences&lt;/full-title&gt;&lt;/periodical&gt;&lt;pages&gt;1967-1975&lt;/pages&gt;&lt;volume&gt;13&lt;/volume&gt;&lt;number&gt;6&lt;/number&gt;&lt;keywords&gt;&lt;keyword&gt;Biogeochemical Cycles – Observations&lt;/keyword&gt;&lt;/keywords&gt;&lt;dates&gt;&lt;year&gt;2016&lt;/year&gt;&lt;/dates&gt;&lt;pub-location&gt;Katlenburg-Lindau&lt;/pub-location&gt;&lt;isbn&gt;1726-4170&lt;/isbn&gt;&lt;urls&gt;&lt;/urls&gt;&lt;electronic-resource-num&gt;10.5194/bg-13-1967-2016&lt;/electronic-resource-num&gt;&lt;research-notes&gt;residency&lt;/research-notes&gt;&lt;/record&gt;&lt;/Cite&gt;&lt;/EndNote&gt;</w:instrText>
      </w:r>
      <w:r>
        <w:fldChar w:fldCharType="separate"/>
      </w:r>
      <w:r>
        <w:rPr>
          <w:noProof/>
        </w:rPr>
        <w:t>(Schaeffer et al. 2016)</w:t>
      </w:r>
      <w:r>
        <w:fldChar w:fldCharType="end"/>
      </w:r>
    </w:p>
    <w:p w14:paraId="400BEB02" w14:textId="4D610483" w:rsidR="000373A7" w:rsidRDefault="000373A7" w:rsidP="006B1DDE"/>
    <w:p w14:paraId="1DF6EBAF" w14:textId="5224EDA4" w:rsidR="00286357" w:rsidRDefault="00286357" w:rsidP="00286357">
      <w:r>
        <w:t>The purpose</w:t>
      </w:r>
      <w:r w:rsidR="00CF7BD8">
        <w:t xml:space="preserve"> </w:t>
      </w:r>
      <w:r>
        <w:t>of</w:t>
      </w:r>
      <w:r w:rsidR="00CF7BD8">
        <w:t xml:space="preserve"> </w:t>
      </w:r>
      <w:r>
        <w:t>this</w:t>
      </w:r>
      <w:r w:rsidR="00CF7BD8">
        <w:t xml:space="preserve"> </w:t>
      </w:r>
      <w:r>
        <w:t>study</w:t>
      </w:r>
      <w:r w:rsidR="00CF7BD8">
        <w:t xml:space="preserve"> </w:t>
      </w:r>
      <w:r>
        <w:t>was</w:t>
      </w:r>
      <w:r w:rsidR="00CF7BD8">
        <w:t xml:space="preserve"> </w:t>
      </w:r>
      <w:r>
        <w:t>to</w:t>
      </w:r>
      <w:r w:rsidR="00CF7BD8">
        <w:t xml:space="preserve"> </w:t>
      </w:r>
      <w:r>
        <w:t>further</w:t>
      </w:r>
      <w:r w:rsidR="00CF7BD8">
        <w:t xml:space="preserve"> </w:t>
      </w:r>
      <w:r>
        <w:t>our</w:t>
      </w:r>
      <w:r w:rsidR="00CF7BD8">
        <w:t xml:space="preserve"> </w:t>
      </w:r>
      <w:r>
        <w:t>understanding</w:t>
      </w:r>
      <w:r w:rsidR="00CF7BD8">
        <w:t xml:space="preserve"> </w:t>
      </w:r>
      <w:r>
        <w:t>of</w:t>
      </w:r>
      <w:r w:rsidR="00CF7BD8">
        <w:t xml:space="preserve"> </w:t>
      </w:r>
      <w:r>
        <w:t>the</w:t>
      </w:r>
      <w:r w:rsidR="00CF7BD8">
        <w:t xml:space="preserve"> </w:t>
      </w:r>
      <w:r>
        <w:t>role</w:t>
      </w:r>
      <w:r w:rsidR="00CF7BD8">
        <w:t xml:space="preserve"> </w:t>
      </w:r>
      <w:r>
        <w:t>of</w:t>
      </w:r>
      <w:r w:rsidR="00CF7BD8">
        <w:t xml:space="preserve"> </w:t>
      </w:r>
      <w:r>
        <w:t>the</w:t>
      </w:r>
      <w:r w:rsidR="00CF7BD8">
        <w:t xml:space="preserve"> </w:t>
      </w:r>
      <w:r>
        <w:t>coastal</w:t>
      </w:r>
      <w:r w:rsidR="00CF7BD8">
        <w:t xml:space="preserve"> </w:t>
      </w:r>
      <w:r>
        <w:t>physical</w:t>
      </w:r>
      <w:r w:rsidR="00CF7BD8">
        <w:t xml:space="preserve"> </w:t>
      </w:r>
      <w:r>
        <w:t>oceanographic</w:t>
      </w:r>
      <w:r w:rsidR="00BB7F30">
        <w:t xml:space="preserve"> e</w:t>
      </w:r>
      <w:r>
        <w:t>nvironment</w:t>
      </w:r>
      <w:r w:rsidR="00BB7F30">
        <w:t xml:space="preserve"> </w:t>
      </w:r>
      <w:r>
        <w:t>as</w:t>
      </w:r>
      <w:r w:rsidR="00BB7F30">
        <w:t xml:space="preserve"> </w:t>
      </w:r>
      <w:r>
        <w:t>a</w:t>
      </w:r>
      <w:r w:rsidR="00BB7F30">
        <w:t xml:space="preserve"> </w:t>
      </w:r>
      <w:r>
        <w:t>dynamic</w:t>
      </w:r>
      <w:r w:rsidR="00BB7F30">
        <w:t xml:space="preserve"> </w:t>
      </w:r>
      <w:r>
        <w:t>and</w:t>
      </w:r>
      <w:r w:rsidR="00BB7F30">
        <w:t xml:space="preserve"> </w:t>
      </w:r>
      <w:r>
        <w:t>constantly</w:t>
      </w:r>
      <w:r w:rsidR="00BB7F30">
        <w:t xml:space="preserve"> </w:t>
      </w:r>
      <w:r>
        <w:t>evolving</w:t>
      </w:r>
      <w:r w:rsidR="00BB7F30">
        <w:t xml:space="preserve"> </w:t>
      </w:r>
      <w:r>
        <w:t>habitat</w:t>
      </w:r>
      <w:r w:rsidR="00BB7F30">
        <w:t xml:space="preserve"> </w:t>
      </w:r>
      <w:r>
        <w:t>for</w:t>
      </w:r>
      <w:r w:rsidR="00BB7F30">
        <w:t xml:space="preserve"> </w:t>
      </w:r>
      <w:r>
        <w:t xml:space="preserve">plankton </w:t>
      </w:r>
      <w:r w:rsidR="00540E5B">
        <w:fldChar w:fldCharType="begin"/>
      </w:r>
      <w:r w:rsidR="00C92771">
        <w:instrText xml:space="preserve"> 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00540E5B">
        <w:fldChar w:fldCharType="separate"/>
      </w:r>
      <w:r w:rsidR="00540E5B">
        <w:rPr>
          <w:noProof/>
        </w:rPr>
        <w:t>(Sevadjian et al. 2014)</w:t>
      </w:r>
      <w:r w:rsidR="00540E5B">
        <w:fldChar w:fldCharType="end"/>
      </w:r>
    </w:p>
    <w:p w14:paraId="6ACC11B5" w14:textId="77777777" w:rsidR="00286357" w:rsidRDefault="00286357" w:rsidP="006B1DDE"/>
    <w:p w14:paraId="4BF50E08" w14:textId="77777777" w:rsidR="000373A7" w:rsidRDefault="000373A7" w:rsidP="006B1DDE"/>
    <w:p w14:paraId="0BE32A1E" w14:textId="24437BE7" w:rsidR="006B1DDE" w:rsidRDefault="006B1DDE" w:rsidP="006B1DDE">
      <w:r>
        <w:t xml:space="preserve">The </w:t>
      </w:r>
      <w:proofErr w:type="spellStart"/>
      <w:proofErr w:type="gramStart"/>
      <w:r>
        <w:t>ISwatertypewassampledoffStocktonBight</w:t>
      </w:r>
      <w:proofErr w:type="spellEnd"/>
      <w:r>
        <w:t>(</w:t>
      </w:r>
      <w:proofErr w:type="gramEnd"/>
      <w:r>
        <w:t xml:space="preserve">Fig. 1), </w:t>
      </w:r>
      <w:proofErr w:type="spellStart"/>
      <w:r>
        <w:t>anarea</w:t>
      </w:r>
      <w:proofErr w:type="spellEnd"/>
    </w:p>
    <w:p w14:paraId="24D368EA" w14:textId="77777777" w:rsidR="006B1DDE" w:rsidRDefault="006B1DDE" w:rsidP="006B1DDE">
      <w:r>
        <w:t xml:space="preserve">known </w:t>
      </w:r>
      <w:proofErr w:type="spellStart"/>
      <w:proofErr w:type="gramStart"/>
      <w:r>
        <w:t>tobeenrichedinnutrients</w:t>
      </w:r>
      <w:proofErr w:type="spellEnd"/>
      <w:r>
        <w:t>(</w:t>
      </w:r>
      <w:proofErr w:type="gramEnd"/>
      <w:r>
        <w:t>Suthers etal.,2011) and</w:t>
      </w:r>
    </w:p>
    <w:p w14:paraId="672FF15B" w14:textId="39C7E2FF" w:rsidR="006B1DDE" w:rsidRDefault="006B1DDE" w:rsidP="006B1DDE">
      <w:r>
        <w:t xml:space="preserve">chlorophyll a (Everettetal.,2014) </w:t>
      </w:r>
      <w:r>
        <w:fldChar w:fldCharType="begin">
          <w:fldData xml:space="preserve">PEVuZE5vdGU+PENpdGU+PEF1dGhvcj5IZW5zY2hrZTwvQXV0aG9yPjxZZWFyPjIwMTE8L1llYXI+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</w:fldData>
        </w:fldChar>
      </w:r>
      <w:r w:rsidR="00300434">
        <w:instrText xml:space="preserve"> ADDIN EN.CITE </w:instrText>
      </w:r>
      <w:r w:rsidR="00300434">
        <w:fldChar w:fldCharType="begin">
          <w:fldData xml:space="preserve">PEVuZE5vdGU+PENpdGU+PEF1dGhvcj5IZW5zY2hrZTwvQXV0aG9yPjxZZWFyPjIwMTE8L1llYXI+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</w:fldData>
        </w:fldChar>
      </w:r>
      <w:r w:rsidR="00300434">
        <w:instrText xml:space="preserve"> ADDIN EN.CITE.DATA </w:instrText>
      </w:r>
      <w:r w:rsidR="00300434">
        <w:fldChar w:fldCharType="end"/>
      </w:r>
      <w:r>
        <w:fldChar w:fldCharType="separate"/>
      </w:r>
      <w:r>
        <w:rPr>
          <w:noProof/>
        </w:rPr>
        <w:t>(Henschke et al. 2011)</w:t>
      </w:r>
      <w:r>
        <w:fldChar w:fldCharType="end"/>
      </w:r>
    </w:p>
    <w:p w14:paraId="79494D30" w14:textId="0C23222D" w:rsidR="00E33474" w:rsidRDefault="00E33474" w:rsidP="006B1DDE"/>
    <w:p w14:paraId="3AE2D604" w14:textId="31DDE447" w:rsidR="00E33474" w:rsidRDefault="00E33474" w:rsidP="006B1DDE">
      <w:r>
        <w:rPr>
          <w:sz w:val="16"/>
          <w:szCs w:val="16"/>
        </w:rPr>
        <w:t xml:space="preserve">To </w:t>
      </w:r>
      <w:bookmarkStart w:id="0" w:name="_Hlk529882957"/>
      <w:r>
        <w:rPr>
          <w:sz w:val="16"/>
          <w:szCs w:val="16"/>
        </w:rPr>
        <w:t>test if the division into physical habitats was reflected in the biology of the region</w:t>
      </w:r>
      <w:bookmarkEnd w:id="0"/>
      <w:r>
        <w:rPr>
          <w:sz w:val="16"/>
          <w:szCs w:val="16"/>
        </w:rPr>
        <w:t xml:space="preserve">, two tests were conducted. </w:t>
      </w:r>
      <w:r>
        <w:rPr>
          <w:sz w:val="16"/>
          <w:szCs w:val="16"/>
        </w:rPr>
        <w:fldChar w:fldCharType="begin"/>
      </w:r>
      <w:r>
        <w:rPr>
          <w:sz w:val="16"/>
          <w:szCs w:val="16"/>
        </w:rPr>
        <w:instrText xml:space="preserve"> ADDIN EN.CITE &lt;EndNote&gt;&lt;Cite&gt;&lt;Author&gt;Hobday&lt;/Author&gt;&lt;Year&gt;2011&lt;/Year&gt;&lt;RecNum&gt;71&lt;/RecNum&gt;&lt;DisplayText&gt;(Hobday et al. 2011)&lt;/DisplayText&gt;&lt;record&gt;&lt;rec-number&gt;71&lt;/rec-number&gt;&lt;foreign-keys&gt;&lt;key app="EN" db-id="rdxddr0f3fperrezrxj5tr9952w22spd092z" timestamp="1539666328"&gt;71&lt;/key&gt;&lt;/foreign-keys&gt;&lt;ref-type name="Journal Article"&gt;17&lt;/ref-type&gt;&lt;contributors&gt;&lt;authors&gt;&lt;author&gt;Hobday, A. J.&lt;/author&gt;&lt;author&gt;Young, J. W.&lt;/author&gt;&lt;author&gt;Moeseneder, C.&lt;/author&gt;&lt;author&gt;Dambacher, J. M.&lt;/author&gt;&lt;/authors&gt;&lt;/contributors&gt;&lt;titles&gt;&lt;title&gt;Defining dynamic pelagic habitats in oceanic waters off eastern Australia&lt;/title&gt;&lt;secondary-title&gt;Deep Sea Research Part II: Topical Studies in Oceanography&lt;/secondary-title&gt;&lt;/titles&gt;&lt;periodical&gt;&lt;full-title&gt;Deep Sea Research Part II: Topical Studies in Oceanography&lt;/full-title&gt;&lt;/periodical&gt;&lt;pages&gt;734-745&lt;/pages&gt;&lt;volume&gt;58&lt;/volume&gt;&lt;number&gt;5&lt;/number&gt;&lt;keywords&gt;&lt;keyword&gt;Habitat characterization&lt;/keyword&gt;&lt;keyword&gt;East Australian Current&lt;/keyword&gt;&lt;keyword&gt;Habitat association&lt;/keyword&gt;&lt;keyword&gt;Isotope signal&lt;/keyword&gt;&lt;keyword&gt;Abundance estimation&lt;/keyword&gt;&lt;keyword&gt;Longline fishery&lt;/keyword&gt;&lt;/keywords&gt;&lt;dates&gt;&lt;year&gt;2011&lt;/year&gt;&lt;pub-dates&gt;&lt;date&gt;2011/03/01/&lt;/date&gt;&lt;/pub-dates&gt;&lt;/dates&gt;&lt;isbn&gt;0967-0645&lt;/isbn&gt;&lt;urls&gt;&lt;related-urls&gt;&lt;url&gt;http://www.sciencedirect.com/science/article/pii/S0967064510002845&lt;/url&gt;&lt;/related-urls&gt;&lt;/urls&gt;&lt;electronic-resource-num&gt;https://doi.org/10.1016/j.dsr2.2010.10.006&lt;/electronic-resource-num&gt;&lt;/record&gt;&lt;/Cite&gt;&lt;/EndNote&gt;</w:instrText>
      </w:r>
      <w:r>
        <w:rPr>
          <w:sz w:val="16"/>
          <w:szCs w:val="16"/>
        </w:rPr>
        <w:fldChar w:fldCharType="separate"/>
      </w:r>
      <w:r>
        <w:rPr>
          <w:noProof/>
          <w:sz w:val="16"/>
          <w:szCs w:val="16"/>
        </w:rPr>
        <w:t>(Hobday et al. 2011)</w:t>
      </w:r>
      <w:r>
        <w:rPr>
          <w:sz w:val="16"/>
          <w:szCs w:val="16"/>
        </w:rPr>
        <w:fldChar w:fldCharType="end"/>
      </w:r>
    </w:p>
    <w:p w14:paraId="1DC9EB92" w14:textId="17B9B2E5" w:rsidR="006B1DDE" w:rsidRDefault="006B1DDE" w:rsidP="001C6B64"/>
    <w:p w14:paraId="6208929D" w14:textId="77777777" w:rsidR="00F83632" w:rsidRDefault="00F83632" w:rsidP="00F83632">
      <w:r>
        <w:t>Our goal was to determine zooplankton concentrations in and above newly intruded</w:t>
      </w:r>
    </w:p>
    <w:p w14:paraId="7DED71B0" w14:textId="77777777" w:rsidR="00F83632" w:rsidRDefault="00F83632" w:rsidP="00F83632">
      <w:r>
        <w:t>waters and in intrusions which had separated from the cold source water (stranded</w:t>
      </w:r>
    </w:p>
    <w:p w14:paraId="4A10ABBF" w14:textId="6F27E620" w:rsidR="00F83632" w:rsidRDefault="00F83632" w:rsidP="00F83632">
      <w:r>
        <w:t>intrusions).</w:t>
      </w:r>
      <w:r w:rsidRPr="00F83632">
        <w:t xml:space="preserve"> </w:t>
      </w:r>
      <w:r>
        <w:t xml:space="preserve">We tested several hypotheses: (1) Zooplankton abundances are higher in particle-rich, low temperature </w:t>
      </w:r>
      <w:proofErr w:type="gramStart"/>
      <w:r>
        <w:t>( &lt;</w:t>
      </w:r>
      <w:proofErr w:type="gramEnd"/>
      <w:r>
        <w:t>22°C) upwell-</w:t>
      </w:r>
      <w:proofErr w:type="spellStart"/>
      <w:r>
        <w:t>ings</w:t>
      </w:r>
      <w:proofErr w:type="spellEnd"/>
      <w:r>
        <w:t xml:space="preserve"> than in particle poor, high-temperature (&gt;22°C) upwellings. (2) Zooplankton concentrations are higher in and near upwelled water which moved onto the shelf earlier, than in water which was upwelled more recently. (3) In a vertically stratified water column zooplankton are most abundant at depths where particle (food) concentrations are  highest </w:t>
      </w:r>
      <w:r>
        <w:fldChar w:fldCharType="begin"/>
      </w:r>
      <w:r>
        <w:instrText xml:space="preserve"> ADDIN EN.CITE &lt;EndNote&gt;&lt;Cite&gt;&lt;Author&gt;Paffenhofer&lt;/Author&gt;&lt;Year&gt;1984&lt;/Year&gt;&lt;RecNum&gt;119&lt;/RecNum&gt;&lt;DisplayText&gt;(Paffenhofer et al. 1984)&lt;/DisplayText&gt;&lt;record&gt;&lt;rec-number&gt;119&lt;/rec-number&gt;&lt;foreign-keys&gt;&lt;key app="EN" db-id="rdxddr0f3fperrezrxj5tr9952w22spd092z" timestamp="1540353787"&gt;119&lt;/key&gt;&lt;/foreign-keys&gt;&lt;ref-type name="Journal Article"&gt;17&lt;/ref-type&gt;&lt;contributors&gt;&lt;authors&gt;&lt;author&gt;Paffenhofer, G.&lt;/author&gt;&lt;author&gt;Wester, B. T.&lt;/author&gt;&lt;author&gt;William, N.&lt;/author&gt;&lt;/authors&gt;&lt;/contributors&gt;&lt;titles&gt;&lt;title&gt;Zooplankton abundance in relation to state and type of intrusions onto the southeastern United States shelf during summer&lt;/title&gt;&lt;secondary-title&gt;Journal of Marine Research&lt;/secondary-title&gt;&lt;/titles&gt;&lt;periodical&gt;&lt;full-title&gt;Journal of Marine Research&lt;/full-title&gt;&lt;/periodical&gt;&lt;pages&gt;995-1017&lt;/pages&gt;&lt;volume&gt;42&lt;/volume&gt;&lt;number&gt;4&lt;/number&gt;&lt;keywords&gt;&lt;keyword&gt;Nutraceutical&lt;/keyword&gt;&lt;/keywords&gt;&lt;dates&gt;&lt;year&gt;1984&lt;/year&gt;&lt;/dates&gt;&lt;isbn&gt;0022-2402&lt;/isbn&gt;&lt;urls&gt;&lt;/urls&gt;&lt;electronic-resource-num&gt;10.1357/002224084788520819&lt;/electronic-resource-num&gt;&lt;research-notes&gt;upwelling&amp;#xD;Residency&lt;/research-notes&gt;&lt;/record&gt;&lt;/Cite&gt;&lt;/EndNote&gt;</w:instrText>
      </w:r>
      <w:r>
        <w:fldChar w:fldCharType="separate"/>
      </w:r>
      <w:r>
        <w:rPr>
          <w:noProof/>
        </w:rPr>
        <w:t>(Paffenhofer et al. 1984)</w:t>
      </w:r>
      <w:r>
        <w:fldChar w:fldCharType="end"/>
      </w:r>
    </w:p>
    <w:p w14:paraId="29BCCE67" w14:textId="21048990" w:rsidR="00F83632" w:rsidRDefault="00F83632" w:rsidP="001C6B64"/>
    <w:p w14:paraId="25284E45" w14:textId="77777777" w:rsidR="00EE2BF6" w:rsidRDefault="00EE2BF6" w:rsidP="00EE2BF6">
      <w:r>
        <w:t>The objective of this study was to determine the vertical distribution of abundant</w:t>
      </w:r>
    </w:p>
    <w:p w14:paraId="164F7DEB" w14:textId="77777777" w:rsidR="00EE2BF6" w:rsidRDefault="00EE2BF6" w:rsidP="00EE2BF6">
      <w:r>
        <w:t>zooplankton taxa in relation to temperature and the abundance of potential</w:t>
      </w:r>
    </w:p>
    <w:p w14:paraId="029E537A" w14:textId="77777777" w:rsidR="00EE2BF6" w:rsidRDefault="00EE2BF6" w:rsidP="00EE2BF6">
      <w:r>
        <w:t>food, leading to two simple hypotheses: on a vertically stratified subtropical shelf</w:t>
      </w:r>
    </w:p>
    <w:p w14:paraId="0EF51E27" w14:textId="77777777" w:rsidR="00EE2BF6" w:rsidRDefault="00EE2BF6" w:rsidP="00EE2BF6">
      <w:r>
        <w:t>multicellular zooplankton is (1) most abundant in cooler (intrusion) and least</w:t>
      </w:r>
    </w:p>
    <w:p w14:paraId="6C9285CD" w14:textId="77777777" w:rsidR="00EE2BF6" w:rsidRDefault="00EE2BF6" w:rsidP="00EE2BF6">
      <w:r>
        <w:t>abundant in warm (surface) waters (</w:t>
      </w:r>
      <w:proofErr w:type="spellStart"/>
      <w:r>
        <w:t>Paffenhofer</w:t>
      </w:r>
      <w:proofErr w:type="spellEnd"/>
      <w:r>
        <w:t>, 1980); (2) most abundant near</w:t>
      </w:r>
    </w:p>
    <w:p w14:paraId="4C23ECD4" w14:textId="77777777" w:rsidR="00EE2BF6" w:rsidRDefault="00EE2BF6" w:rsidP="00EE2BF6">
      <w:r>
        <w:t>high and least abundant near low (jig organic carbon-I"1; mm3 of paniculate</w:t>
      </w:r>
    </w:p>
    <w:p w14:paraId="461E1CF9" w14:textId="7E884B96" w:rsidR="00EE2BF6" w:rsidRDefault="00EE2BF6" w:rsidP="00EE2BF6">
      <w:r>
        <w:t>matter-1"*) concentrations.</w:t>
      </w:r>
      <w:r>
        <w:fldChar w:fldCharType="begin"/>
      </w:r>
      <w:r>
        <w:instrText xml:space="preserve"> ADDIN EN.CITE &lt;EndNote&gt;&lt;Cite&gt;&lt;Author&gt;Paffenhöfer&lt;/Author&gt;&lt;Year&gt;1983&lt;/Year&gt;&lt;RecNum&gt;116&lt;/RecNum&gt;&lt;DisplayText&gt;(Paffenhöfer 1983)&lt;/DisplayText&gt;&lt;record&gt;&lt;rec-number&gt;116&lt;/rec-number&gt;&lt;foreign-keys&gt;&lt;key app="EN" db-id="rdxddr0f3fperrezrxj5tr9952w22spd092z" timestamp="1540353574"&gt;116&lt;/key&gt;&lt;/foreign-keys&gt;&lt;ref-type name="Journal Article"&gt;17&lt;/ref-type&gt;&lt;contributors&gt;&lt;authors&gt;&lt;author&gt;Paffenhöfer, Gustav-Adolf&lt;/author&gt;&lt;/authors&gt;&lt;/contributors&gt;&lt;titles&gt;&lt;title&gt;Vertical zooplankton distribution on the northeastern Florida shelf and its relation to temperature and food abundance&lt;/title&gt;&lt;secondary-title&gt;Journal of Plankton Research&lt;/secondary-title&gt;&lt;/titles&gt;&lt;periodical&gt;&lt;full-title&gt;Journal of Plankton Research&lt;/full-title&gt;&lt;/periodical&gt;&lt;pages&gt;15-33&lt;/pages&gt;&lt;volume&gt;5&lt;/volume&gt;&lt;number&gt;1&lt;/number&gt;&lt;dates&gt;&lt;year&gt;1983&lt;/year&gt;&lt;/dates&gt;&lt;isbn&gt;0142-7873&lt;/isbn&gt;&lt;urls&gt;&lt;related-urls&gt;&lt;url&gt;http://dx.doi.org/10.1093/plankt/5.1.15&lt;/url&gt;&lt;/related-urls&gt;&lt;/urls&gt;&lt;electronic-resource-num&gt;10.1093/plankt/5.1.15&lt;/electronic-resource-num&gt;&lt;/record&gt;&lt;/Cite&gt;&lt;/EndNote&gt;</w:instrText>
      </w:r>
      <w:r>
        <w:fldChar w:fldCharType="separate"/>
      </w:r>
      <w:r>
        <w:rPr>
          <w:noProof/>
        </w:rPr>
        <w:t>(Paffenhöfer 1983)</w:t>
      </w:r>
      <w:r>
        <w:fldChar w:fldCharType="end"/>
      </w:r>
    </w:p>
    <w:p w14:paraId="5435FCD9" w14:textId="77777777" w:rsidR="005D6A2E" w:rsidRDefault="005D6A2E" w:rsidP="001C6B64"/>
    <w:p w14:paraId="10B39B95" w14:textId="7A944FE1" w:rsidR="005D6A2E" w:rsidRDefault="005D6A2E" w:rsidP="005D6A2E">
      <w:pPr>
        <w:autoSpaceDE w:val="0"/>
        <w:autoSpaceDN w:val="0"/>
        <w:adjustRightInd w:val="0"/>
        <w:spacing w:after="0" w:line="240" w:lineRule="auto"/>
        <w:rPr>
          <w:rFonts w:ascii="Candida-Roman" w:hAnsi="Candida-Roman" w:cs="Candida-Roman"/>
          <w:sz w:val="18"/>
          <w:szCs w:val="18"/>
        </w:rPr>
      </w:pPr>
      <w:bookmarkStart w:id="1" w:name="_GoBack"/>
      <w:r>
        <w:rPr>
          <w:rFonts w:ascii="Candida-Roman" w:hAnsi="Candida-Roman" w:cs="Candida-Roman"/>
          <w:sz w:val="18"/>
          <w:szCs w:val="18"/>
        </w:rPr>
        <w:t>It can be deduced from first principles that patchiness</w:t>
      </w:r>
      <w:r w:rsidR="00053B69">
        <w:rPr>
          <w:rFonts w:ascii="Candida-Roman" w:hAnsi="Candida-Roman" w:cs="Candida-Roman"/>
          <w:sz w:val="18"/>
          <w:szCs w:val="18"/>
        </w:rPr>
        <w:t xml:space="preserve"> </w:t>
      </w:r>
      <w:r>
        <w:rPr>
          <w:rFonts w:ascii="Candida-Roman" w:hAnsi="Candida-Roman" w:cs="Candida-Roman"/>
          <w:sz w:val="18"/>
          <w:szCs w:val="18"/>
        </w:rPr>
        <w:t>of zooplankton results from the interaction of 3</w:t>
      </w:r>
      <w:r w:rsidR="00053B69">
        <w:rPr>
          <w:rFonts w:ascii="Candida-Roman" w:hAnsi="Candida-Roman" w:cs="Candida-Roman"/>
          <w:sz w:val="18"/>
          <w:szCs w:val="18"/>
        </w:rPr>
        <w:t xml:space="preserve"> </w:t>
      </w:r>
      <w:r>
        <w:rPr>
          <w:rFonts w:ascii="Candida-Roman" w:hAnsi="Candida-Roman" w:cs="Candida-Roman"/>
          <w:sz w:val="18"/>
          <w:szCs w:val="18"/>
        </w:rPr>
        <w:t>phenomena. Population dynamics give rise to a local</w:t>
      </w:r>
      <w:r w:rsidR="00053B69">
        <w:rPr>
          <w:rFonts w:ascii="Candida-Roman" w:hAnsi="Candida-Roman" w:cs="Candida-Roman"/>
          <w:sz w:val="18"/>
          <w:szCs w:val="18"/>
        </w:rPr>
        <w:t xml:space="preserve"> </w:t>
      </w:r>
      <w:r>
        <w:rPr>
          <w:rFonts w:ascii="Candida-Roman" w:hAnsi="Candida-Roman" w:cs="Candida-Roman"/>
          <w:sz w:val="18"/>
          <w:szCs w:val="18"/>
        </w:rPr>
        <w:t>change in numbers of individuals, and those individuals</w:t>
      </w:r>
      <w:r w:rsidR="00053B69">
        <w:rPr>
          <w:rFonts w:ascii="Candida-Roman" w:hAnsi="Candida-Roman" w:cs="Candida-Roman"/>
          <w:sz w:val="18"/>
          <w:szCs w:val="18"/>
        </w:rPr>
        <w:t xml:space="preserve"> </w:t>
      </w:r>
      <w:r>
        <w:rPr>
          <w:rFonts w:ascii="Candida-Roman" w:hAnsi="Candida-Roman" w:cs="Candida-Roman"/>
          <w:sz w:val="18"/>
          <w:szCs w:val="18"/>
        </w:rPr>
        <w:t>are redistributed by the physical process of advection</w:t>
      </w:r>
      <w:r w:rsidR="00053B69">
        <w:rPr>
          <w:rFonts w:ascii="Candida-Roman" w:hAnsi="Candida-Roman" w:cs="Candida-Roman"/>
          <w:sz w:val="18"/>
          <w:szCs w:val="18"/>
        </w:rPr>
        <w:t xml:space="preserve"> </w:t>
      </w:r>
      <w:r>
        <w:rPr>
          <w:rFonts w:ascii="Candida-Roman" w:hAnsi="Candida-Roman" w:cs="Candida-Roman"/>
          <w:sz w:val="18"/>
          <w:szCs w:val="18"/>
        </w:rPr>
        <w:t xml:space="preserve">and the biological process of </w:t>
      </w:r>
      <w:proofErr w:type="spellStart"/>
      <w:r>
        <w:rPr>
          <w:rFonts w:ascii="Candida-Roman" w:hAnsi="Candida-Roman" w:cs="Candida-Roman"/>
          <w:sz w:val="18"/>
          <w:szCs w:val="18"/>
        </w:rPr>
        <w:t>behavior</w:t>
      </w:r>
      <w:proofErr w:type="spellEnd"/>
      <w:r>
        <w:rPr>
          <w:rFonts w:ascii="Candida-Roman" w:hAnsi="Candida-Roman" w:cs="Candida-Roman"/>
          <w:sz w:val="18"/>
          <w:szCs w:val="18"/>
        </w:rPr>
        <w:t>. These 3</w:t>
      </w:r>
      <w:r w:rsidR="00053B69">
        <w:rPr>
          <w:rFonts w:ascii="Candida-Roman" w:hAnsi="Candida-Roman" w:cs="Candida-Roman"/>
          <w:sz w:val="18"/>
          <w:szCs w:val="18"/>
        </w:rPr>
        <w:t xml:space="preserve"> </w:t>
      </w:r>
      <w:r>
        <w:rPr>
          <w:rFonts w:ascii="Candida-Roman" w:hAnsi="Candida-Roman" w:cs="Candida-Roman"/>
          <w:sz w:val="18"/>
          <w:szCs w:val="18"/>
        </w:rPr>
        <w:t xml:space="preserve">phenomena—population dynamics, advection and </w:t>
      </w:r>
      <w:proofErr w:type="spellStart"/>
      <w:r>
        <w:rPr>
          <w:rFonts w:ascii="Candida-Roman" w:hAnsi="Candida-Roman" w:cs="Candida-Roman"/>
          <w:sz w:val="18"/>
          <w:szCs w:val="18"/>
        </w:rPr>
        <w:t>behavior</w:t>
      </w:r>
      <w:proofErr w:type="spellEnd"/>
      <w:r>
        <w:rPr>
          <w:rFonts w:ascii="Candida-Roman" w:hAnsi="Candida-Roman" w:cs="Candida-Roman"/>
          <w:sz w:val="18"/>
          <w:szCs w:val="18"/>
        </w:rPr>
        <w:t>—</w:t>
      </w:r>
      <w:r w:rsidR="00053B69">
        <w:rPr>
          <w:rFonts w:ascii="Candida-Roman" w:hAnsi="Candida-Roman" w:cs="Candida-Roman"/>
          <w:sz w:val="18"/>
          <w:szCs w:val="18"/>
        </w:rPr>
        <w:t xml:space="preserve"> </w:t>
      </w:r>
      <w:r>
        <w:rPr>
          <w:rFonts w:ascii="Candida-Roman" w:hAnsi="Candida-Roman" w:cs="Candida-Roman"/>
          <w:sz w:val="18"/>
          <w:szCs w:val="18"/>
        </w:rPr>
        <w:t>underlie the dynamics of patchiness at all</w:t>
      </w:r>
      <w:r w:rsidR="00053B69">
        <w:rPr>
          <w:rFonts w:ascii="Candida-Roman" w:hAnsi="Candida-Roman" w:cs="Candida-Roman"/>
          <w:sz w:val="18"/>
          <w:szCs w:val="18"/>
        </w:rPr>
        <w:t xml:space="preserve"> </w:t>
      </w:r>
      <w:r>
        <w:rPr>
          <w:rFonts w:ascii="Candida-Roman" w:hAnsi="Candida-Roman" w:cs="Candida-Roman"/>
          <w:sz w:val="18"/>
          <w:szCs w:val="18"/>
        </w:rPr>
        <w:t>length scales from meters (Davis et al. 1992) to thousands</w:t>
      </w:r>
      <w:r w:rsidR="00053B69">
        <w:rPr>
          <w:rFonts w:ascii="Candida-Roman" w:hAnsi="Candida-Roman" w:cs="Candida-Roman"/>
          <w:sz w:val="18"/>
          <w:szCs w:val="18"/>
        </w:rPr>
        <w:t xml:space="preserve"> </w:t>
      </w:r>
      <w:r>
        <w:rPr>
          <w:rFonts w:ascii="Candida-Roman" w:hAnsi="Candida-Roman" w:cs="Candida-Roman"/>
          <w:sz w:val="18"/>
          <w:szCs w:val="18"/>
        </w:rPr>
        <w:t xml:space="preserve">of </w:t>
      </w:r>
      <w:proofErr w:type="spellStart"/>
      <w:r>
        <w:rPr>
          <w:rFonts w:ascii="Candida-Roman" w:hAnsi="Candida-Roman" w:cs="Candida-Roman"/>
          <w:sz w:val="18"/>
          <w:szCs w:val="18"/>
        </w:rPr>
        <w:t>kilometers</w:t>
      </w:r>
      <w:proofErr w:type="spellEnd"/>
      <w:r>
        <w:rPr>
          <w:rFonts w:ascii="Candida-Roman" w:hAnsi="Candida-Roman" w:cs="Candida-Roman"/>
          <w:sz w:val="18"/>
          <w:szCs w:val="18"/>
        </w:rPr>
        <w:t xml:space="preserve"> (McGowan 1974). However, the</w:t>
      </w:r>
      <w:r w:rsidR="00053B69">
        <w:rPr>
          <w:rFonts w:ascii="Candida-Roman" w:hAnsi="Candida-Roman" w:cs="Candida-Roman"/>
          <w:sz w:val="18"/>
          <w:szCs w:val="18"/>
        </w:rPr>
        <w:t xml:space="preserve"> </w:t>
      </w:r>
      <w:r>
        <w:rPr>
          <w:rFonts w:ascii="Candida-Roman" w:hAnsi="Candida-Roman" w:cs="Candida-Roman"/>
          <w:sz w:val="18"/>
          <w:szCs w:val="18"/>
        </w:rPr>
        <w:t>one scale where all processes interact most strongly is</w:t>
      </w:r>
    </w:p>
    <w:p w14:paraId="4910739F" w14:textId="60F07052" w:rsidR="005D6A2E" w:rsidRDefault="005D6A2E" w:rsidP="00053B69">
      <w:pPr>
        <w:autoSpaceDE w:val="0"/>
        <w:autoSpaceDN w:val="0"/>
        <w:adjustRightInd w:val="0"/>
        <w:spacing w:after="0" w:line="240" w:lineRule="auto"/>
      </w:pPr>
      <w:r>
        <w:rPr>
          <w:rFonts w:ascii="Candida-Roman" w:hAnsi="Candida-Roman" w:cs="Candida-Roman"/>
          <w:sz w:val="18"/>
          <w:szCs w:val="18"/>
        </w:rPr>
        <w:t>dictated by that of population dynamics, the time scale</w:t>
      </w:r>
      <w:r w:rsidR="00053B69">
        <w:rPr>
          <w:rFonts w:ascii="Candida-Roman" w:hAnsi="Candida-Roman" w:cs="Candida-Roman"/>
          <w:sz w:val="18"/>
          <w:szCs w:val="18"/>
        </w:rPr>
        <w:t xml:space="preserve"> </w:t>
      </w:r>
      <w:r>
        <w:rPr>
          <w:rFonts w:ascii="Candida-Roman" w:hAnsi="Candida-Roman" w:cs="Candida-Roman"/>
          <w:sz w:val="18"/>
          <w:szCs w:val="18"/>
        </w:rPr>
        <w:t>of which is characterized by the time required to complete</w:t>
      </w:r>
      <w:r w:rsidR="00053B69">
        <w:rPr>
          <w:rFonts w:ascii="Candida-Roman" w:hAnsi="Candida-Roman" w:cs="Candida-Roman"/>
          <w:sz w:val="18"/>
          <w:szCs w:val="18"/>
        </w:rPr>
        <w:t xml:space="preserve"> </w:t>
      </w:r>
      <w:r>
        <w:rPr>
          <w:rFonts w:ascii="Candida-Roman" w:hAnsi="Candida-Roman" w:cs="Candida-Roman"/>
          <w:sz w:val="18"/>
          <w:szCs w:val="18"/>
        </w:rPr>
        <w:t>1 generation, from egg to adulthood.</w:t>
      </w:r>
      <w:r>
        <w:rPr>
          <w:rFonts w:ascii="Candida-Roman" w:hAnsi="Candida-Roman" w:cs="Candida-Roman"/>
          <w:sz w:val="18"/>
          <w:szCs w:val="18"/>
        </w:rPr>
        <w:fldChar w:fldCharType="begin"/>
      </w:r>
      <w:r>
        <w:rPr>
          <w:rFonts w:ascii="Candida-Roman" w:hAnsi="Candida-Roman" w:cs="Candida-Roman"/>
          <w:sz w:val="18"/>
          <w:szCs w:val="18"/>
        </w:rPr>
        <w:instrText xml:space="preserve"> ADDIN EN.CITE &lt;EndNote&gt;&lt;Cite&gt;&lt;Author&gt;Huntley&lt;/Author&gt;&lt;Year&gt;2000&lt;/Year&gt;&lt;RecNum&gt;19&lt;/RecNum&gt;&lt;DisplayText&gt;(Huntley et al.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Pr>
          <w:rFonts w:ascii="Cambria" w:hAnsi="Cambria" w:cs="Cambria"/>
          <w:sz w:val="18"/>
          <w:szCs w:val="18"/>
        </w:rPr>
        <w:instrText>Â¡</w:instrText>
      </w:r>
      <w:r>
        <w:rPr>
          <w:rFonts w:ascii="Candida-Roman" w:hAnsi="Candida-Roman" w:cs="Candida-Roman"/>
          <w:sz w:val="18"/>
          <w:szCs w:val="18"/>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Pr>
          <w:rFonts w:ascii="Candida-Roman" w:hAnsi="Candida-Roman" w:cs="Candida-Roman"/>
          <w:sz w:val="18"/>
          <w:szCs w:val="18"/>
        </w:rPr>
        <w:fldChar w:fldCharType="separate"/>
      </w:r>
      <w:r>
        <w:rPr>
          <w:rFonts w:ascii="Candida-Roman" w:hAnsi="Candida-Roman" w:cs="Candida-Roman"/>
          <w:noProof/>
          <w:sz w:val="18"/>
          <w:szCs w:val="18"/>
        </w:rPr>
        <w:t>(Huntley et al. 2000)</w:t>
      </w:r>
      <w:r>
        <w:rPr>
          <w:rFonts w:ascii="Candida-Roman" w:hAnsi="Candida-Roman" w:cs="Candida-Roman"/>
          <w:sz w:val="18"/>
          <w:szCs w:val="18"/>
        </w:rPr>
        <w:fldChar w:fldCharType="end"/>
      </w:r>
    </w:p>
    <w:bookmarkEnd w:id="1"/>
    <w:p w14:paraId="38C80BB0" w14:textId="77777777" w:rsidR="005D6A2E" w:rsidRDefault="005D6A2E" w:rsidP="001C6B64"/>
    <w:p w14:paraId="684EFDC3" w14:textId="354B1DFB" w:rsidR="001C6B64" w:rsidRDefault="001C6B64" w:rsidP="001C6B64">
      <w:r>
        <w:t>We aimed to address:</w:t>
      </w:r>
    </w:p>
    <w:p w14:paraId="396A014D" w14:textId="77777777" w:rsidR="001C6B64" w:rsidRDefault="001C6B64" w:rsidP="001C6B64">
      <w:r>
        <w:t>(</w:t>
      </w:r>
      <w:proofErr w:type="spellStart"/>
      <w:r>
        <w:t>i</w:t>
      </w:r>
      <w:proofErr w:type="spellEnd"/>
      <w:r>
        <w:t>) the major water masses and oceanographic features during summer;</w:t>
      </w:r>
    </w:p>
    <w:p w14:paraId="32C0AA2F" w14:textId="77777777" w:rsidR="001C6B64" w:rsidRDefault="001C6B64" w:rsidP="001C6B64">
      <w:r>
        <w:t xml:space="preserve">(ii) how the </w:t>
      </w:r>
      <w:proofErr w:type="spellStart"/>
      <w:r>
        <w:t>mesozooplankton</w:t>
      </w:r>
      <w:proofErr w:type="spellEnd"/>
      <w:r>
        <w:t xml:space="preserve"> is regulated by the oceanographic</w:t>
      </w:r>
    </w:p>
    <w:p w14:paraId="244DA44B" w14:textId="77777777" w:rsidR="001C6B64" w:rsidRDefault="001C6B64" w:rsidP="001C6B64">
      <w:r>
        <w:t>structure; and (iii) which copepod species and zooplankton taxa characterize</w:t>
      </w:r>
    </w:p>
    <w:p w14:paraId="28D027D8" w14:textId="7421FD15" w:rsidR="00853FD5" w:rsidRDefault="001C6B64" w:rsidP="00853FD5">
      <w:r>
        <w:t xml:space="preserve">the coastal processes and the shelf ecosystem. </w:t>
      </w:r>
      <w:r>
        <w:fldChar w:fldCharType="begin"/>
      </w:r>
      <w:r>
        <w:instrText xml:space="preserve"> ADDIN EN.CITE &lt;EndNote&gt;&lt;Cite&gt;&lt;Author&gt;Becker&lt;/Author&gt;&lt;Year&gt;2018&lt;/Year&gt;&lt;RecNum&gt;8&lt;/RecNum&gt;&lt;DisplayText&gt;(Becker et al. 2018)&lt;/DisplayText&gt;&lt;record&gt;&lt;rec-number&gt;8&lt;/rec-number&gt;&lt;foreign-keys&gt;&lt;key app="EN" db-id="rdxddr0f3fperrezrxj5tr9952w22spd092z" timestamp="1538574742"&gt;8&lt;/key&gt;&lt;/foreign-keys&gt;&lt;ref-type name="Journal Article"&gt;17&lt;/ref-type&gt;&lt;contributors&gt;&lt;authors&gt;&lt;author&gt;Becker, Érica Caroline&lt;/author&gt;&lt;author&gt;Eiras Garcia, Carlos Alberto&lt;/author&gt;&lt;author&gt;Freire, Andrea Santarosa&lt;/author&gt;&lt;/authors&gt;&lt;/contributors&gt;&lt;titles&gt;&lt;title&gt;Mesozooplankton distribution, especially copepods, according to water masses dynamics in the upper layer of the Southwestern Atlantic shelf (26°S to 29°S)&lt;/title&gt;&lt;secondary-title&gt;Continental Shelf Research&lt;/secondary-title&gt;&lt;/titles&gt;&lt;periodical&gt;&lt;full-title&gt;Continental Shelf Research&lt;/full-title&gt;&lt;/periodical&gt;&lt;pages&gt;10-21&lt;/pages&gt;&lt;volume&gt;166&lt;/volume&gt;&lt;keywords&gt;&lt;keyword&gt;Copepoda&lt;/keyword&gt;&lt;keyword&gt;Water masses&lt;/keyword&gt;&lt;keyword&gt;Zooplankton&lt;/keyword&gt;&lt;keyword&gt;Coastal processes (Physical geology)&lt;/keyword&gt;&lt;keyword&gt;Chaetognatha&lt;/keyword&gt;&lt;keyword&gt;Chaetognaths&lt;/keyword&gt;&lt;keyword&gt;Cladocerans&lt;/keyword&gt;&lt;keyword&gt;Coastal processes&lt;/keyword&gt;&lt;keyword&gt;Mesozooplankton&lt;/keyword&gt;&lt;keyword&gt;Small copepods&lt;/keyword&gt;&lt;keyword&gt;Transitional zone&lt;/keyword&gt;&lt;/keywords&gt;&lt;dates&gt;&lt;year&gt;2018&lt;/year&gt;&lt;/dates&gt;&lt;isbn&gt;02784343&lt;/isbn&gt;&lt;accession-num&gt;131200135&lt;/accession-num&gt;&lt;work-type&gt;Article&lt;/work-type&gt;&lt;urls&gt;&lt;related-urls&gt;&lt;url&gt;https://login.ezproxy.utas.edu.au/login?url=http://search.ebscohost.com/login.aspx?direct=true&amp;amp;db=eih&amp;amp;AN=131200135&amp;amp;site=eds-live&lt;/url&gt;&lt;/related-urls&gt;&lt;/urls&gt;&lt;electronic-resource-num&gt;10.1016/j.csr.2018.06.011&lt;/electronic-resource-num&gt;&lt;remote-database-name&gt;eih&lt;/remote-database-name&gt;&lt;remote-database-provider&gt;EBSCOhost&lt;/remote-database-provider&gt;&lt;research-notes&gt;ISW&amp;#xD;ISW biological&lt;/research-notes&gt;&lt;/record&gt;&lt;/Cite&gt;&lt;/EndNote&gt;</w:instrText>
      </w:r>
      <w:r>
        <w:fldChar w:fldCharType="separate"/>
      </w:r>
      <w:r>
        <w:rPr>
          <w:noProof/>
        </w:rPr>
        <w:t>(Becker et al. 2018)</w:t>
      </w:r>
      <w:r>
        <w:fldChar w:fldCharType="end"/>
      </w:r>
      <w:r w:rsidR="00853FD5" w:rsidRPr="00853FD5">
        <w:t xml:space="preserve"> </w:t>
      </w:r>
      <w:r w:rsidR="00853FD5">
        <w:t>All</w:t>
      </w:r>
    </w:p>
    <w:p w14:paraId="549540EA" w14:textId="77777777" w:rsidR="00853FD5" w:rsidRDefault="00853FD5" w:rsidP="00853FD5">
      <w:r>
        <w:lastRenderedPageBreak/>
        <w:t>multivariate analyses were performed in the R program using the Vegan</w:t>
      </w:r>
    </w:p>
    <w:p w14:paraId="36DF6FF2" w14:textId="3E6F89EA" w:rsidR="001C6B64" w:rsidRDefault="00853FD5" w:rsidP="00853FD5">
      <w:r>
        <w:t>and HH packages (</w:t>
      </w:r>
      <w:r w:rsidR="00593C82">
        <w:fldChar w:fldCharType="begin"/>
      </w:r>
      <w:r w:rsidR="00593C82">
        <w:instrText xml:space="preserve"> ADDIN EN.CITE &lt;EndNote&gt;&lt;Cite&gt;&lt;Author&gt;Becker&lt;/Author&gt;&lt;Year&gt;2018&lt;/Year&gt;&lt;RecNum&gt;8&lt;/RecNum&gt;&lt;DisplayText&gt;(Becker et al. 2018)&lt;/DisplayText&gt;&lt;record&gt;&lt;rec-number&gt;8&lt;/rec-number&gt;&lt;foreign-keys&gt;&lt;key app="EN" db-id="rdxddr0f3fperrezrxj5tr9952w22spd092z" timestamp="1538574742"&gt;8&lt;/key&gt;&lt;/foreign-keys&gt;&lt;ref-type name="Journal Article"&gt;17&lt;/ref-type&gt;&lt;contributors&gt;&lt;authors&gt;&lt;author&gt;Becker, Érica Caroline&lt;/author&gt;&lt;author&gt;Eiras Garcia, Carlos Alberto&lt;/author&gt;&lt;author&gt;Freire, Andrea Santarosa&lt;/author&gt;&lt;/authors&gt;&lt;/contributors&gt;&lt;titles&gt;&lt;title&gt;Mesozooplankton distribution, especially copepods, according to water masses dynamics in the upper layer of the Southwestern Atlantic shelf (26°S to 29°S)&lt;/title&gt;&lt;secondary-title&gt;Continental Shelf Research&lt;/secondary-title&gt;&lt;/titles&gt;&lt;periodical&gt;&lt;full-title&gt;Continental Shelf Research&lt;/full-title&gt;&lt;/periodical&gt;&lt;pages&gt;10-21&lt;/pages&gt;&lt;volume&gt;166&lt;/volume&gt;&lt;keywords&gt;&lt;keyword&gt;Copepoda&lt;/keyword&gt;&lt;keyword&gt;Water masses&lt;/keyword&gt;&lt;keyword&gt;Zooplankton&lt;/keyword&gt;&lt;keyword&gt;Coastal processes (Physical geology)&lt;/keyword&gt;&lt;keyword&gt;Chaetognatha&lt;/keyword&gt;&lt;keyword&gt;Chaetognaths&lt;/keyword&gt;&lt;keyword&gt;Cladocerans&lt;/keyword&gt;&lt;keyword&gt;Coastal processes&lt;/keyword&gt;&lt;keyword&gt;Mesozooplankton&lt;/keyword&gt;&lt;keyword&gt;Small copepods&lt;/keyword&gt;&lt;keyword&gt;Transitional zone&lt;/keyword&gt;&lt;/keywords&gt;&lt;dates&gt;&lt;year&gt;2018&lt;/year&gt;&lt;/dates&gt;&lt;isbn&gt;02784343&lt;/isbn&gt;&lt;accession-num&gt;131200135&lt;/accession-num&gt;&lt;work-type&gt;Article&lt;/work-type&gt;&lt;urls&gt;&lt;related-urls&gt;&lt;url&gt;https://login.ezproxy.utas.edu.au/login?url=http://search.ebscohost.com/login.aspx?direct=true&amp;amp;db=eih&amp;amp;AN=131200135&amp;amp;site=eds-live&lt;/url&gt;&lt;/related-urls&gt;&lt;/urls&gt;&lt;electronic-resource-num&gt;10.1016/j.csr.2018.06.011&lt;/electronic-resource-num&gt;&lt;remote-database-name&gt;eih&lt;/remote-database-name&gt;&lt;remote-database-provider&gt;EBSCOhost&lt;/remote-database-provider&gt;&lt;research-notes&gt;ISW&amp;#xD;ISW biological&lt;/research-notes&gt;&lt;/record&gt;&lt;/Cite&gt;&lt;/EndNote&gt;</w:instrText>
      </w:r>
      <w:r w:rsidR="00593C82">
        <w:fldChar w:fldCharType="separate"/>
      </w:r>
      <w:r w:rsidR="00593C82">
        <w:rPr>
          <w:noProof/>
        </w:rPr>
        <w:t>(Becker et al. 2018)</w:t>
      </w:r>
      <w:r w:rsidR="00593C82">
        <w:fldChar w:fldCharType="end"/>
      </w:r>
    </w:p>
    <w:p w14:paraId="20999A55" w14:textId="48FEBC87" w:rsidR="001C6B64" w:rsidRDefault="001C6B64" w:rsidP="001C6B64"/>
    <w:p w14:paraId="1BE944A9" w14:textId="77777777" w:rsidR="00593C82" w:rsidRDefault="00593C82" w:rsidP="00593C82">
      <w:r w:rsidRPr="00C92AE2">
        <w:rPr>
          <w:highlight w:val="yellow"/>
        </w:rPr>
        <w:t>The goals of this</w:t>
      </w:r>
      <w:r>
        <w:t xml:space="preserve"> study were to (1) quantify temporal fluctuations</w:t>
      </w:r>
    </w:p>
    <w:p w14:paraId="5EFBC210" w14:textId="77777777" w:rsidR="00593C82" w:rsidRDefault="00593C82" w:rsidP="00593C82">
      <w:r>
        <w:t>and vertical distributions of planktonic larvae inhabiting</w:t>
      </w:r>
    </w:p>
    <w:p w14:paraId="7B50C244" w14:textId="77777777" w:rsidR="00593C82" w:rsidRDefault="00593C82" w:rsidP="00593C82">
      <w:r>
        <w:t>inner-shelf waters and (2) develop plausible scenarios</w:t>
      </w:r>
    </w:p>
    <w:p w14:paraId="64399E77" w14:textId="77777777" w:rsidR="00593C82" w:rsidRDefault="00593C82" w:rsidP="00593C82">
      <w:r>
        <w:t>involving physical or biological mechanisms to</w:t>
      </w:r>
    </w:p>
    <w:p w14:paraId="11812D80" w14:textId="77777777" w:rsidR="00593C82" w:rsidRDefault="00593C82" w:rsidP="00593C82">
      <w:r>
        <w:t>explain observed patterns of variation. The null hypothesis</w:t>
      </w:r>
    </w:p>
    <w:p w14:paraId="23BB3B0D" w14:textId="77777777" w:rsidR="00593C82" w:rsidRDefault="00593C82" w:rsidP="00593C82">
      <w:r>
        <w:t>is that larvae are transported like passive particles and, thus,</w:t>
      </w:r>
    </w:p>
    <w:p w14:paraId="60D53A5C" w14:textId="77777777" w:rsidR="00593C82" w:rsidRDefault="00593C82" w:rsidP="00593C82">
      <w:r>
        <w:t>planktonic dispersion patterns are determined by physical</w:t>
      </w:r>
    </w:p>
    <w:p w14:paraId="6F2CD70D" w14:textId="77777777" w:rsidR="00593C82" w:rsidRDefault="00593C82" w:rsidP="00593C82">
      <w:r>
        <w:t>processes alone. Deviations from passive predictions may be</w:t>
      </w:r>
    </w:p>
    <w:p w14:paraId="264302B0" w14:textId="77777777" w:rsidR="00593C82" w:rsidRDefault="00593C82" w:rsidP="00593C82">
      <w:r>
        <w:t>attributed to biological processes, such as vertical larval</w:t>
      </w:r>
    </w:p>
    <w:p w14:paraId="6F9352F2" w14:textId="7D964C96" w:rsidR="00593C82" w:rsidRDefault="00593C82" w:rsidP="00593C82">
      <w:r>
        <w:t>swimming in response to physical or biological signals.</w:t>
      </w:r>
      <w:r>
        <w:fldChar w:fldCharType="begin">
          <w:fldData xml:space="preserve">PEVuZE5vdGU+PENpdGU+PEF1dGhvcj5HYXJsYW5kPC9BdXRob3I+PFllYXI+MjAwMjwvWWVhcj48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=
</w:fldData>
        </w:fldChar>
      </w:r>
      <w:r>
        <w:instrText xml:space="preserve"> ADDIN EN.CITE </w:instrText>
      </w:r>
      <w:r>
        <w:fldChar w:fldCharType="begin">
          <w:fldData xml:space="preserve">PEVuZE5vdGU+PENpdGU+PEF1dGhvcj5HYXJsYW5kPC9BdXRob3I+PFllYXI+MjAwMjwvWWVhcj48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=
</w:fldData>
        </w:fldChar>
      </w:r>
      <w:r>
        <w:instrText xml:space="preserve"> ADDIN EN.CITE.DATA </w:instrText>
      </w:r>
      <w:r>
        <w:fldChar w:fldCharType="end"/>
      </w:r>
      <w:r>
        <w:fldChar w:fldCharType="separate"/>
      </w:r>
      <w:r>
        <w:rPr>
          <w:noProof/>
        </w:rPr>
        <w:t>(Garland et al. 2002)</w:t>
      </w:r>
      <w:r>
        <w:fldChar w:fldCharType="end"/>
      </w:r>
    </w:p>
    <w:p w14:paraId="55FA0107" w14:textId="4208184F" w:rsidR="00593C82" w:rsidRDefault="00593C82" w:rsidP="001C6B64"/>
    <w:p w14:paraId="3CD0326B" w14:textId="77777777" w:rsidR="00564D3C" w:rsidRDefault="00564D3C" w:rsidP="00564D3C">
      <w:r>
        <w:t>In this study, planktonic larvae and physical variables</w:t>
      </w:r>
    </w:p>
    <w:p w14:paraId="1A2AF4A9" w14:textId="77777777" w:rsidR="00564D3C" w:rsidRDefault="00564D3C" w:rsidP="00564D3C">
      <w:r>
        <w:t>were sampled at similar time and space scales over 20 d,</w:t>
      </w:r>
    </w:p>
    <w:p w14:paraId="7CF8BD4D" w14:textId="77777777" w:rsidR="00564D3C" w:rsidRDefault="00564D3C" w:rsidP="00564D3C">
      <w:r>
        <w:t>during significant wind-driven cross-shelf flows, energetic</w:t>
      </w:r>
    </w:p>
    <w:p w14:paraId="6D831EDE" w14:textId="77777777" w:rsidR="00564D3C" w:rsidRDefault="00564D3C" w:rsidP="00564D3C">
      <w:r>
        <w:t>along-shore currents, intense wave activity, and intermittent</w:t>
      </w:r>
    </w:p>
    <w:p w14:paraId="4B996BFC" w14:textId="79A21F4C" w:rsidR="00564D3C" w:rsidRDefault="00564D3C" w:rsidP="00564D3C">
      <w:r>
        <w:t>freshwater intrusions.</w:t>
      </w:r>
      <w:r>
        <w:fldChar w:fldCharType="begin">
          <w:fldData xml:space="preserve">PEVuZE5vdGU+PENpdGU+PEF1dGhvcj5HYXJsYW5kPC9BdXRob3I+PFllYXI+MjAwMjwvWWVhcj48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=
</w:fldData>
        </w:fldChar>
      </w:r>
      <w:r>
        <w:instrText xml:space="preserve"> ADDIN EN.CITE </w:instrText>
      </w:r>
      <w:r>
        <w:fldChar w:fldCharType="begin">
          <w:fldData xml:space="preserve">PEVuZE5vdGU+PENpdGU+PEF1dGhvcj5HYXJsYW5kPC9BdXRob3I+PFllYXI+MjAwMjwvWWVhcj48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=
</w:fldData>
        </w:fldChar>
      </w:r>
      <w:r>
        <w:instrText xml:space="preserve"> ADDIN EN.CITE.DATA </w:instrText>
      </w:r>
      <w:r>
        <w:fldChar w:fldCharType="end"/>
      </w:r>
      <w:r>
        <w:fldChar w:fldCharType="separate"/>
      </w:r>
      <w:r>
        <w:rPr>
          <w:noProof/>
        </w:rPr>
        <w:t>(Garland et al. 2002)</w:t>
      </w:r>
      <w:r>
        <w:fldChar w:fldCharType="end"/>
      </w:r>
    </w:p>
    <w:p w14:paraId="52CF89B7" w14:textId="77777777" w:rsidR="00593C82" w:rsidRDefault="00593C82" w:rsidP="001C6B64"/>
    <w:p w14:paraId="7AEAD6ED" w14:textId="77777777" w:rsidR="00FE3D24" w:rsidRPr="00FE3D24" w:rsidRDefault="001C6B64" w:rsidP="00FE3D24">
      <w:pPr>
        <w:pStyle w:val="EndNoteBibliography"/>
        <w:spacing w:after="0"/>
        <w:ind w:left="720" w:hanging="720"/>
      </w:pPr>
      <w:r>
        <w:fldChar w:fldCharType="begin"/>
      </w:r>
      <w:r>
        <w:instrText xml:space="preserve"> ADDIN EN.REFLIST </w:instrText>
      </w:r>
      <w:r>
        <w:fldChar w:fldCharType="separate"/>
      </w:r>
      <w:r w:rsidR="00FE3D24" w:rsidRPr="00FE3D24">
        <w:t xml:space="preserve">Armbrecht, L. H., P. A. Thompson, S. W. Wright, A. Schaeffer, M. Roughan, J. Henderiks, and L. K. Armand. 2015. Comparison of the cross-shelf phytoplankton distribution of two oceanographically distinct regions off Australia. Journal of Marine Systems </w:t>
      </w:r>
      <w:r w:rsidR="00FE3D24" w:rsidRPr="00FE3D24">
        <w:rPr>
          <w:b/>
        </w:rPr>
        <w:t>148</w:t>
      </w:r>
      <w:r w:rsidR="00FE3D24" w:rsidRPr="00FE3D24">
        <w:t>:26-38.</w:t>
      </w:r>
    </w:p>
    <w:p w14:paraId="6CF8686E" w14:textId="77777777" w:rsidR="00FE3D24" w:rsidRPr="00FE3D24" w:rsidRDefault="00FE3D24" w:rsidP="00FE3D24">
      <w:pPr>
        <w:pStyle w:val="EndNoteBibliography"/>
        <w:spacing w:after="0"/>
        <w:ind w:left="720" w:hanging="720"/>
      </w:pPr>
      <w:r w:rsidRPr="00FE3D24">
        <w:t xml:space="preserve">Becker, É. C., C. A. Eiras Garcia, and A. S. Freire. 2018. Mesozooplankton distribution, especially copepods, according to water masses dynamics in the upper layer of the Southwestern Atlantic shelf (26°S to 29°S). Continental Shelf Research </w:t>
      </w:r>
      <w:r w:rsidRPr="00FE3D24">
        <w:rPr>
          <w:b/>
        </w:rPr>
        <w:t>166</w:t>
      </w:r>
      <w:r w:rsidRPr="00FE3D24">
        <w:t>:10-21.</w:t>
      </w:r>
    </w:p>
    <w:p w14:paraId="5EE0A993" w14:textId="77777777" w:rsidR="00FE3D24" w:rsidRPr="00FE3D24" w:rsidRDefault="00FE3D24" w:rsidP="00FE3D24">
      <w:pPr>
        <w:pStyle w:val="EndNoteBibliography"/>
        <w:spacing w:after="0"/>
        <w:ind w:left="720" w:hanging="720"/>
      </w:pPr>
      <w:r w:rsidRPr="00FE3D24">
        <w:t xml:space="preserve">Dai, L., C. Li, G. Yang, and X. Sun. 2016. Zooplankton abundance, biovolume and size spectra at western boundary currents in the subtropical North Pacific during winter 2012. Journal of Marine Systems </w:t>
      </w:r>
      <w:r w:rsidRPr="00FE3D24">
        <w:rPr>
          <w:b/>
        </w:rPr>
        <w:t>155</w:t>
      </w:r>
      <w:r w:rsidRPr="00FE3D24">
        <w:t>:73-83.</w:t>
      </w:r>
    </w:p>
    <w:p w14:paraId="40E05328" w14:textId="77777777" w:rsidR="00FE3D24" w:rsidRPr="00FE3D24" w:rsidRDefault="00FE3D24" w:rsidP="00FE3D24">
      <w:pPr>
        <w:pStyle w:val="EndNoteBibliography"/>
        <w:spacing w:after="0"/>
        <w:ind w:left="720" w:hanging="720"/>
      </w:pPr>
      <w:r w:rsidRPr="00FE3D24">
        <w:t xml:space="preserve">Escribano, R., P. Hidalgo, M. Fuentes, and K. Donoso. 2012. Zooplankton time series in the coastal zone off Chile: Variation in upwelling and responses of the copepod community. Progress in Oceanography </w:t>
      </w:r>
      <w:r w:rsidRPr="00FE3D24">
        <w:rPr>
          <w:b/>
        </w:rPr>
        <w:t>97-100</w:t>
      </w:r>
      <w:r w:rsidRPr="00FE3D24">
        <w:t>:174-186.</w:t>
      </w:r>
    </w:p>
    <w:p w14:paraId="0C6473E6" w14:textId="77777777" w:rsidR="00FE3D24" w:rsidRPr="00FE3D24" w:rsidRDefault="00FE3D24" w:rsidP="00FE3D24">
      <w:pPr>
        <w:pStyle w:val="EndNoteBibliography"/>
        <w:spacing w:after="0"/>
        <w:ind w:left="720" w:hanging="720"/>
      </w:pPr>
      <w:r w:rsidRPr="00FE3D24">
        <w:t xml:space="preserve">Garland, E. D., C. A. Zimmer, and S. J. Lentz. 2002. Larval distributions in inner-shelf waters: The roles of wind-driven cross-shelf currents and diel vertical migrations. Limnology and Oceanography </w:t>
      </w:r>
      <w:r w:rsidRPr="00FE3D24">
        <w:rPr>
          <w:b/>
        </w:rPr>
        <w:t>47</w:t>
      </w:r>
      <w:r w:rsidRPr="00FE3D24">
        <w:t>:803-817.</w:t>
      </w:r>
    </w:p>
    <w:p w14:paraId="3AC6EBBB" w14:textId="77777777" w:rsidR="00FE3D24" w:rsidRPr="00FE3D24" w:rsidRDefault="00FE3D24" w:rsidP="00FE3D24">
      <w:pPr>
        <w:pStyle w:val="EndNoteBibliography"/>
        <w:spacing w:after="0"/>
        <w:ind w:left="720" w:hanging="720"/>
      </w:pPr>
      <w:r w:rsidRPr="00FE3D24">
        <w:t>Greer, A. 2013. Fine-scale distributions of plankton and larval fishes: Implications for predator-prey interactions near coastal oceanographic features.</w:t>
      </w:r>
      <w:r w:rsidRPr="00FE3D24">
        <w:rPr>
          <w:i/>
        </w:rPr>
        <w:t>in</w:t>
      </w:r>
      <w:r w:rsidRPr="00FE3D24">
        <w:t xml:space="preserve"> R. K. Cowen, J. Hare, P. Ortner, M.-L. Shyu, and S. Sponaugle, editors. ProQuest Dissertations Publishing.</w:t>
      </w:r>
    </w:p>
    <w:p w14:paraId="7F5FD82B" w14:textId="77777777" w:rsidR="00FE3D24" w:rsidRPr="00FE3D24" w:rsidRDefault="00FE3D24" w:rsidP="00FE3D24">
      <w:pPr>
        <w:pStyle w:val="EndNoteBibliography"/>
        <w:spacing w:after="0"/>
        <w:ind w:left="720" w:hanging="720"/>
      </w:pPr>
      <w:r w:rsidRPr="00FE3D24">
        <w:lastRenderedPageBreak/>
        <w:t xml:space="preserve">Henschke, N., J. D. Everett, M. E. Baird, M. D. Taylor, and I. M. Suthers. 2011. Distribution of life-history stages of the salp Thalia democratica in shelf waters during a spring bloom. Marine Ecology Progress Series </w:t>
      </w:r>
      <w:r w:rsidRPr="00FE3D24">
        <w:rPr>
          <w:b/>
        </w:rPr>
        <w:t>430</w:t>
      </w:r>
      <w:r w:rsidRPr="00FE3D24">
        <w:t>:49-62.</w:t>
      </w:r>
    </w:p>
    <w:p w14:paraId="316A4073" w14:textId="77777777" w:rsidR="00FE3D24" w:rsidRPr="00FE3D24" w:rsidRDefault="00FE3D24" w:rsidP="00FE3D24">
      <w:pPr>
        <w:pStyle w:val="EndNoteBibliography"/>
        <w:spacing w:after="0"/>
        <w:ind w:left="720" w:hanging="720"/>
      </w:pPr>
      <w:r w:rsidRPr="00FE3D24">
        <w:t xml:space="preserve">Hobday, A. J., J. W. Young, C. Moeseneder, and J. M. Dambacher. 2011. Defining dynamic pelagic habitats in oceanic waters off eastern Australia. Deep Sea Research Part II: Topical Studies in Oceanography </w:t>
      </w:r>
      <w:r w:rsidRPr="00FE3D24">
        <w:rPr>
          <w:b/>
        </w:rPr>
        <w:t>58</w:t>
      </w:r>
      <w:r w:rsidRPr="00FE3D24">
        <w:t>:734-745.</w:t>
      </w:r>
    </w:p>
    <w:p w14:paraId="3B334DC2" w14:textId="77777777" w:rsidR="00FE3D24" w:rsidRPr="00FE3D24" w:rsidRDefault="00FE3D24" w:rsidP="00FE3D24">
      <w:pPr>
        <w:pStyle w:val="EndNoteBibliography"/>
        <w:spacing w:after="0"/>
        <w:ind w:left="720" w:hanging="720"/>
      </w:pPr>
      <w:r w:rsidRPr="00FE3D24">
        <w:t xml:space="preserve">Huntley, M. E., A. GonzÃÂ¡lez, Y. Zhu, M. Zhou, and X. Irigoien. 2000. Zooplankton dynamics in a mesoscale eddy-jet system off California. Marine Ecology Progress Series </w:t>
      </w:r>
      <w:r w:rsidRPr="00FE3D24">
        <w:rPr>
          <w:b/>
        </w:rPr>
        <w:t>201</w:t>
      </w:r>
      <w:r w:rsidRPr="00FE3D24">
        <w:t>:165-178.</w:t>
      </w:r>
    </w:p>
    <w:p w14:paraId="0250B106" w14:textId="77777777" w:rsidR="00FE3D24" w:rsidRPr="00FE3D24" w:rsidRDefault="00FE3D24" w:rsidP="00FE3D24">
      <w:pPr>
        <w:pStyle w:val="EndNoteBibliography"/>
        <w:spacing w:after="0"/>
        <w:ind w:left="720" w:hanging="720"/>
      </w:pPr>
      <w:r w:rsidRPr="00FE3D24">
        <w:t xml:space="preserve">Lee, K. A., M. Roughan, G. Harcourt, and V. M. Peddemors. 2018. Environmental correlates of relative abundance of potentially dangerous sharks in nearshore areas, southeastern Australia. Marine Ecology Progress Series </w:t>
      </w:r>
      <w:r w:rsidRPr="00FE3D24">
        <w:rPr>
          <w:b/>
        </w:rPr>
        <w:t>599</w:t>
      </w:r>
      <w:r w:rsidRPr="00FE3D24">
        <w:t>:157-179.</w:t>
      </w:r>
    </w:p>
    <w:p w14:paraId="7FB654F9" w14:textId="77777777" w:rsidR="00FE3D24" w:rsidRPr="00FE3D24" w:rsidRDefault="00FE3D24" w:rsidP="00FE3D24">
      <w:pPr>
        <w:pStyle w:val="EndNoteBibliography"/>
        <w:spacing w:after="0"/>
        <w:ind w:left="720" w:hanging="720"/>
      </w:pPr>
      <w:r w:rsidRPr="00FE3D24">
        <w:t xml:space="preserve">Nickols, K. J., S. H. Miller, B. Gaylord, S. G. Morgan, and J. L. Largier. 2013. Spatial differences in larval abundance within the coastal boundary layer impact supply to shoreline habitats. Marine Ecology Progress Series </w:t>
      </w:r>
      <w:r w:rsidRPr="00FE3D24">
        <w:rPr>
          <w:b/>
        </w:rPr>
        <w:t>494</w:t>
      </w:r>
      <w:r w:rsidRPr="00FE3D24">
        <w:t>:191-203.</w:t>
      </w:r>
    </w:p>
    <w:p w14:paraId="2E8844C4" w14:textId="77777777" w:rsidR="00FE3D24" w:rsidRPr="00FE3D24" w:rsidRDefault="00FE3D24" w:rsidP="00FE3D24">
      <w:pPr>
        <w:pStyle w:val="EndNoteBibliography"/>
        <w:spacing w:after="0"/>
        <w:ind w:left="720" w:hanging="720"/>
      </w:pPr>
      <w:r w:rsidRPr="00FE3D24">
        <w:t xml:space="preserve">Paffenhöfer, G.-A. 1983. Vertical zooplankton distribution on the northeastern Florida shelf and its relation to temperature and food abundance. Journal of Plankton Research </w:t>
      </w:r>
      <w:r w:rsidRPr="00FE3D24">
        <w:rPr>
          <w:b/>
        </w:rPr>
        <w:t>5</w:t>
      </w:r>
      <w:r w:rsidRPr="00FE3D24">
        <w:t>:15-33.</w:t>
      </w:r>
    </w:p>
    <w:p w14:paraId="46DC9397" w14:textId="77777777" w:rsidR="00FE3D24" w:rsidRPr="00FE3D24" w:rsidRDefault="00FE3D24" w:rsidP="00FE3D24">
      <w:pPr>
        <w:pStyle w:val="EndNoteBibliography"/>
        <w:spacing w:after="0"/>
        <w:ind w:left="720" w:hanging="720"/>
      </w:pPr>
      <w:r w:rsidRPr="00FE3D24">
        <w:t xml:space="preserve">Paffenhofer, G., B. T. Wester, and N. William. 1984. Zooplankton abundance in relation to state and type of intrusions onto the southeastern United States shelf during summer. Journal of Marine Research </w:t>
      </w:r>
      <w:r w:rsidRPr="00FE3D24">
        <w:rPr>
          <w:b/>
        </w:rPr>
        <w:t>42</w:t>
      </w:r>
      <w:r w:rsidRPr="00FE3D24">
        <w:t>:995-1017.</w:t>
      </w:r>
    </w:p>
    <w:p w14:paraId="4CF9C2E9" w14:textId="77777777" w:rsidR="00FE3D24" w:rsidRPr="00FE3D24" w:rsidRDefault="00FE3D24" w:rsidP="00FE3D24">
      <w:pPr>
        <w:pStyle w:val="EndNoteBibliography"/>
        <w:spacing w:after="0"/>
        <w:ind w:left="720" w:hanging="720"/>
      </w:pPr>
      <w:r w:rsidRPr="00FE3D24">
        <w:t>Ribbat, N. 2018. Water Transport Pathways along the Hawkesbury shelf: Quantifying the Source of Water delivered to Sydney’s offshore Artificial Reef. PhD.</w:t>
      </w:r>
    </w:p>
    <w:p w14:paraId="2737F1F3" w14:textId="77777777" w:rsidR="00FE3D24" w:rsidRPr="00FE3D24" w:rsidRDefault="00FE3D24" w:rsidP="00FE3D24">
      <w:pPr>
        <w:pStyle w:val="EndNoteBibliography"/>
        <w:spacing w:after="0"/>
        <w:ind w:left="720" w:hanging="720"/>
      </w:pPr>
      <w:r w:rsidRPr="00FE3D24">
        <w:t xml:space="preserve">Roughan, M., H. S. Macdonald, M. E. Baird, and T. M. Glasby. 2011. Modelling coastal connectivity in a Western Boundary Current: Seasonal and inter-annual variability. Deep-Sea Research Part Ii-Topical Studies in Oceanography </w:t>
      </w:r>
      <w:r w:rsidRPr="00FE3D24">
        <w:rPr>
          <w:b/>
        </w:rPr>
        <w:t>58</w:t>
      </w:r>
      <w:r w:rsidRPr="00FE3D24">
        <w:t>:628-644.</w:t>
      </w:r>
    </w:p>
    <w:p w14:paraId="5DA05B50" w14:textId="77777777" w:rsidR="00FE3D24" w:rsidRPr="00FE3D24" w:rsidRDefault="00FE3D24" w:rsidP="00FE3D24">
      <w:pPr>
        <w:pStyle w:val="EndNoteBibliography"/>
        <w:spacing w:after="0"/>
        <w:ind w:left="720" w:hanging="720"/>
      </w:pPr>
      <w:r w:rsidRPr="00FE3D24">
        <w:t xml:space="preserve">Sato, K., K. Matsuno, D. Arima, Y. Abe, and A. Yamaguchi. 2015. Spatial and temporal changes in zooplankton abundance, biovolume, and size spectra in the neighboring waters of Japan: analyses using an optical plankton counter. Zoological Studies </w:t>
      </w:r>
      <w:r w:rsidRPr="00FE3D24">
        <w:rPr>
          <w:b/>
        </w:rPr>
        <w:t>54</w:t>
      </w:r>
      <w:r w:rsidRPr="00FE3D24">
        <w:t>:1-15.</w:t>
      </w:r>
    </w:p>
    <w:p w14:paraId="34ED64A9" w14:textId="77777777" w:rsidR="00FE3D24" w:rsidRPr="00FE3D24" w:rsidRDefault="00FE3D24" w:rsidP="00FE3D24">
      <w:pPr>
        <w:pStyle w:val="EndNoteBibliography"/>
        <w:spacing w:after="0"/>
        <w:ind w:left="720" w:hanging="720"/>
      </w:pPr>
      <w:r w:rsidRPr="00FE3D24">
        <w:t xml:space="preserve">Schaeffer, A., M. Roughan, E. Jones, and D. White. 2016. Physical and biogeochemical spatial scales of variability in the East Australian Current separation from shelf glider measurements. Biogeosciences </w:t>
      </w:r>
      <w:r w:rsidRPr="00FE3D24">
        <w:rPr>
          <w:b/>
        </w:rPr>
        <w:t>13</w:t>
      </w:r>
      <w:r w:rsidRPr="00FE3D24">
        <w:t>:1967-1975.</w:t>
      </w:r>
    </w:p>
    <w:p w14:paraId="3A8701DC" w14:textId="77777777" w:rsidR="00FE3D24" w:rsidRPr="00FE3D24" w:rsidRDefault="00FE3D24" w:rsidP="00FE3D24">
      <w:pPr>
        <w:pStyle w:val="EndNoteBibliography"/>
        <w:spacing w:after="0"/>
        <w:ind w:left="720" w:hanging="720"/>
      </w:pPr>
      <w:r w:rsidRPr="00FE3D24">
        <w:t xml:space="preserve">Sevadjian, J. C., M. A. McManus, J. Ryan, A. T. Greer, R. K. Cowen, and C. B. Woodson. 2014. Across-shore variability in plankton layering and abundance associated with physical forcing in Monterey Bay, California. Continental Shelf Research </w:t>
      </w:r>
      <w:r w:rsidRPr="00FE3D24">
        <w:rPr>
          <w:b/>
        </w:rPr>
        <w:t>72</w:t>
      </w:r>
      <w:r w:rsidRPr="00FE3D24">
        <w:t>:138-151.</w:t>
      </w:r>
    </w:p>
    <w:p w14:paraId="40F0924D" w14:textId="77777777" w:rsidR="00FE3D24" w:rsidRPr="00FE3D24" w:rsidRDefault="00FE3D24" w:rsidP="00FE3D24">
      <w:pPr>
        <w:pStyle w:val="EndNoteBibliography"/>
        <w:spacing w:after="0"/>
        <w:ind w:left="720" w:hanging="720"/>
      </w:pPr>
      <w:r w:rsidRPr="00FE3D24">
        <w:t>Sun, Y.-J., and Y.-K. Cho. 2010. Tidal front and its relation to the biological process in coastal water.</w:t>
      </w:r>
    </w:p>
    <w:p w14:paraId="09767CC8" w14:textId="77777777" w:rsidR="00FE3D24" w:rsidRPr="00FE3D24" w:rsidRDefault="00FE3D24" w:rsidP="00FE3D24">
      <w:pPr>
        <w:pStyle w:val="EndNoteBibliography"/>
        <w:spacing w:after="0"/>
        <w:ind w:left="720" w:hanging="720"/>
      </w:pPr>
      <w:r w:rsidRPr="00FE3D24">
        <w:t xml:space="preserve">Suthers, I. M., J. D. Everett, M. Roughan, J. W. Young, P. R. Oke, S. A. Condie, J. R. Hartog, A. J. Hobday, P. A. Thompson, K. Ridgway, M. E. Baird, C. S. Hassler, G. B. Brassington, M. Byrne, N. J. Holbrook, and H. A. Malcolm. 2011. The strengthening East Australian Current, its eddies and biological effects - an introduction and overview. Deep-Sea Research Part Ii-Topical Studies in Oceanography </w:t>
      </w:r>
      <w:r w:rsidRPr="00FE3D24">
        <w:rPr>
          <w:b/>
        </w:rPr>
        <w:t>58</w:t>
      </w:r>
      <w:r w:rsidRPr="00FE3D24">
        <w:t>:538-546.</w:t>
      </w:r>
    </w:p>
    <w:p w14:paraId="3163AA7C" w14:textId="77777777" w:rsidR="00FE3D24" w:rsidRPr="00FE3D24" w:rsidRDefault="00FE3D24" w:rsidP="00FE3D24">
      <w:pPr>
        <w:pStyle w:val="EndNoteBibliography"/>
        <w:ind w:left="720" w:hanging="720"/>
      </w:pPr>
      <w:r w:rsidRPr="00FE3D24">
        <w:t>White, Z. 2018. The spatial distribution of zooplankton production in the western Tasman Sea: A size-spectra approach. University of New South Wales, Sydney, Australia.</w:t>
      </w:r>
    </w:p>
    <w:p w14:paraId="397676BA" w14:textId="7031DD03" w:rsidR="0050700D" w:rsidRDefault="001C6B64" w:rsidP="001C6B64">
      <w:r>
        <w:fldChar w:fldCharType="end"/>
      </w:r>
    </w:p>
    <w:sectPr w:rsidR="0050700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ndida-Roman">
    <w:altName w:val="Cambria"/>
    <w:panose1 w:val="00000000000000000000"/>
    <w:charset w:val="00"/>
    <w:family w:val="roman"/>
    <w:notTrueType/>
    <w:pitch w:val="default"/>
    <w:sig w:usb0="00000003" w:usb1="00000000" w:usb2="00000000" w:usb3="00000000" w:csb0="00000001" w:csb1="00000000"/>
  </w:font>
  <w:font w:name="ObliqueStraightPlain">
    <w:altName w:val="Calibri"/>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ddr0f3fperrezrxj5tr9952w22spd092z&quot;&gt;Peter Yates SIMS savior&lt;record-ids&gt;&lt;item&gt;8&lt;/item&gt;&lt;item&gt;19&lt;/item&gt;&lt;item&gt;47&lt;/item&gt;&lt;item&gt;62&lt;/item&gt;&lt;item&gt;69&lt;/item&gt;&lt;item&gt;71&lt;/item&gt;&lt;item&gt;83&lt;/item&gt;&lt;item&gt;111&lt;/item&gt;&lt;item&gt;116&lt;/item&gt;&lt;item&gt;119&lt;/item&gt;&lt;item&gt;131&lt;/item&gt;&lt;item&gt;140&lt;/item&gt;&lt;item&gt;142&lt;/item&gt;&lt;item&gt;144&lt;/item&gt;&lt;item&gt;149&lt;/item&gt;&lt;item&gt;151&lt;/item&gt;&lt;item&gt;153&lt;/item&gt;&lt;item&gt;176&lt;/item&gt;&lt;item&gt;194&lt;/item&gt;&lt;item&gt;198&lt;/item&gt;&lt;item&gt;245&lt;/item&gt;&lt;/record-ids&gt;&lt;/item&gt;&lt;/Libraries&gt;"/>
  </w:docVars>
  <w:rsids>
    <w:rsidRoot w:val="00B51DB8"/>
    <w:rsid w:val="00005439"/>
    <w:rsid w:val="00024651"/>
    <w:rsid w:val="000373A7"/>
    <w:rsid w:val="0005257D"/>
    <w:rsid w:val="00053B69"/>
    <w:rsid w:val="001B5DE5"/>
    <w:rsid w:val="001B6A48"/>
    <w:rsid w:val="001C6B64"/>
    <w:rsid w:val="00222B93"/>
    <w:rsid w:val="00285B55"/>
    <w:rsid w:val="00286357"/>
    <w:rsid w:val="002902E1"/>
    <w:rsid w:val="00300434"/>
    <w:rsid w:val="00346463"/>
    <w:rsid w:val="003A3766"/>
    <w:rsid w:val="003E3F72"/>
    <w:rsid w:val="004A4513"/>
    <w:rsid w:val="004E31FB"/>
    <w:rsid w:val="0050700D"/>
    <w:rsid w:val="00540E5B"/>
    <w:rsid w:val="00564D3C"/>
    <w:rsid w:val="00593C82"/>
    <w:rsid w:val="005D6A2E"/>
    <w:rsid w:val="006209E5"/>
    <w:rsid w:val="00663448"/>
    <w:rsid w:val="00684200"/>
    <w:rsid w:val="006B1DDE"/>
    <w:rsid w:val="006E7DB1"/>
    <w:rsid w:val="00705813"/>
    <w:rsid w:val="00740F9A"/>
    <w:rsid w:val="00791809"/>
    <w:rsid w:val="00830F46"/>
    <w:rsid w:val="00853FD5"/>
    <w:rsid w:val="00A34AD1"/>
    <w:rsid w:val="00A609B7"/>
    <w:rsid w:val="00B51DB8"/>
    <w:rsid w:val="00B52841"/>
    <w:rsid w:val="00BB7F30"/>
    <w:rsid w:val="00BD6D26"/>
    <w:rsid w:val="00C92771"/>
    <w:rsid w:val="00C92AE2"/>
    <w:rsid w:val="00CD4B89"/>
    <w:rsid w:val="00CF7BD8"/>
    <w:rsid w:val="00DE05ED"/>
    <w:rsid w:val="00E33474"/>
    <w:rsid w:val="00EE2BF6"/>
    <w:rsid w:val="00EF6A65"/>
    <w:rsid w:val="00F26514"/>
    <w:rsid w:val="00F83632"/>
    <w:rsid w:val="00F91A2F"/>
    <w:rsid w:val="00FE3D2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057E71"/>
  <w15:chartTrackingRefBased/>
  <w15:docId w15:val="{1FCB0E94-331E-41CC-B526-479CC5D69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C6B6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C6B64"/>
    <w:rPr>
      <w:rFonts w:ascii="Calibri" w:hAnsi="Calibri" w:cs="Calibri"/>
      <w:noProof/>
      <w:lang w:val="en-US"/>
    </w:rPr>
  </w:style>
  <w:style w:type="paragraph" w:customStyle="1" w:styleId="EndNoteBibliography">
    <w:name w:val="EndNote Bibliography"/>
    <w:basedOn w:val="Normal"/>
    <w:link w:val="EndNoteBibliographyChar"/>
    <w:rsid w:val="001C6B6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C6B64"/>
    <w:rPr>
      <w:rFonts w:ascii="Calibri" w:hAnsi="Calibri" w:cs="Calibri"/>
      <w:noProof/>
      <w:lang w:val="en-US"/>
    </w:rPr>
  </w:style>
  <w:style w:type="paragraph" w:styleId="BalloonText">
    <w:name w:val="Balloon Text"/>
    <w:basedOn w:val="Normal"/>
    <w:link w:val="BalloonTextChar"/>
    <w:uiPriority w:val="99"/>
    <w:semiHidden/>
    <w:unhideWhenUsed/>
    <w:rsid w:val="00CD4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B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9</TotalTime>
  <Pages>6</Pages>
  <Words>6001</Words>
  <Characters>3420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Yates</dc:creator>
  <cp:keywords/>
  <dc:description/>
  <cp:lastModifiedBy>Peter Yates</cp:lastModifiedBy>
  <cp:revision>55</cp:revision>
  <dcterms:created xsi:type="dcterms:W3CDTF">2018-10-31T02:39:00Z</dcterms:created>
  <dcterms:modified xsi:type="dcterms:W3CDTF">2019-03-15T03:01:00Z</dcterms:modified>
</cp:coreProperties>
</file>